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56300E07"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14:paraId="15BEA572" w14:textId="1984F472"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14:paraId="654D2987" w14:textId="204EE073"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14:paraId="20CC5F48" w14:textId="1A1B6B79"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14:paraId="4235F2BF" w14:textId="1FB0873E"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14:paraId="14144F68" w14:textId="26D49637"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14:paraId="2CE7F51D" w14:textId="674D0B7E"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14:paraId="4DDDBF49" w14:textId="0C9EBCAF"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14:paraId="4F002830" w14:textId="3DFB95E8"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14:paraId="4ECDF6F2" w14:textId="6231761B"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14:paraId="4E878BF0" w14:textId="231170E3"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commentRangeStart w:id="21"/>
      <w:del w:id="22"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commentRangeEnd w:id="21"/>
        <w:r w:rsidR="00545977" w:rsidDel="00CA06E9">
          <w:rPr>
            <w:rStyle w:val="CommentReference"/>
          </w:rPr>
          <w:commentReference w:id="21"/>
        </w:r>
      </w:del>
    </w:p>
    <w:p w14:paraId="411050DA" w14:textId="392BF5F4" w:rsidR="003E4FEE" w:rsidDel="00CA06E9" w:rsidRDefault="003E4FEE" w:rsidP="00481A8F">
      <w:pPr>
        <w:pStyle w:val="ListParagraph"/>
        <w:numPr>
          <w:ilvl w:val="2"/>
          <w:numId w:val="12"/>
        </w:numPr>
        <w:rPr>
          <w:del w:id="23" w:author="Thorson, James" w:date="2016-01-19T10:27:00Z"/>
          <w:rFonts w:ascii="Times New Roman" w:hAnsi="Times New Roman" w:cs="Times New Roman"/>
          <w:sz w:val="24"/>
          <w:szCs w:val="24"/>
        </w:rPr>
      </w:pPr>
      <w:commentRangeStart w:id="24"/>
      <w:del w:id="25"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commentRangeEnd w:id="24"/>
        <w:r w:rsidR="00545977" w:rsidDel="00CA06E9">
          <w:rPr>
            <w:rStyle w:val="CommentReference"/>
          </w:rPr>
          <w:commentReference w:id="24"/>
        </w:r>
        <w:r w:rsidR="006D6006" w:rsidDel="00CA06E9">
          <w:rPr>
            <w:rFonts w:ascii="Times New Roman" w:hAnsi="Times New Roman" w:cs="Times New Roman"/>
            <w:sz w:val="24"/>
            <w:szCs w:val="24"/>
          </w:rPr>
          <w:delText xml:space="preserve"> Input to SS is marginal</w:delText>
        </w:r>
      </w:del>
    </w:p>
    <w:p w14:paraId="32DF553D" w14:textId="727E3303" w:rsidR="006D6006" w:rsidDel="00CA06E9" w:rsidRDefault="006D6006" w:rsidP="006D6006">
      <w:pPr>
        <w:pStyle w:val="ListParagraph"/>
        <w:numPr>
          <w:ilvl w:val="3"/>
          <w:numId w:val="12"/>
        </w:numPr>
        <w:rPr>
          <w:del w:id="26" w:author="Thorson, James" w:date="2016-01-19T10:27:00Z"/>
          <w:rFonts w:ascii="Times New Roman" w:hAnsi="Times New Roman" w:cs="Times New Roman"/>
          <w:sz w:val="24"/>
          <w:szCs w:val="24"/>
        </w:rPr>
      </w:pPr>
      <w:del w:id="27" w:author="Thorson, James" w:date="2016-01-19T10:27:00Z">
        <w:r w:rsidDel="00CA06E9">
          <w:rPr>
            <w:rFonts w:ascii="Times New Roman" w:hAnsi="Times New Roman" w:cs="Times New Roman"/>
            <w:sz w:val="24"/>
            <w:szCs w:val="24"/>
          </w:rPr>
          <w:delText>.4, .6, .9</w:delText>
        </w:r>
      </w:del>
    </w:p>
    <w:p w14:paraId="589326FB" w14:textId="16848AFA" w:rsidR="000C1FF4" w:rsidDel="00CA06E9" w:rsidRDefault="000C1FF4" w:rsidP="00481A8F">
      <w:pPr>
        <w:pStyle w:val="ListParagraph"/>
        <w:numPr>
          <w:ilvl w:val="2"/>
          <w:numId w:val="12"/>
        </w:numPr>
        <w:rPr>
          <w:del w:id="28" w:author="Thorson, James" w:date="2016-01-19T10:27:00Z"/>
          <w:rFonts w:ascii="Times New Roman" w:hAnsi="Times New Roman" w:cs="Times New Roman"/>
          <w:sz w:val="24"/>
          <w:szCs w:val="24"/>
        </w:rPr>
      </w:pPr>
      <w:del w:id="29" w:author="Thorson, James" w:date="2016-01-19T10:27:00Z">
        <w:r w:rsidDel="00CA06E9">
          <w:rPr>
            <w:rFonts w:ascii="Times New Roman" w:hAnsi="Times New Roman" w:cs="Times New Roman"/>
            <w:sz w:val="24"/>
            <w:szCs w:val="24"/>
          </w:rPr>
          <w:delText>Add fishery ages</w:delText>
        </w:r>
      </w:del>
    </w:p>
    <w:p w14:paraId="79128C2A" w14:textId="6E8819DF" w:rsidR="00CC228B" w:rsidDel="00CA06E9" w:rsidRDefault="00CC228B" w:rsidP="00481A8F">
      <w:pPr>
        <w:pStyle w:val="ListParagraph"/>
        <w:numPr>
          <w:ilvl w:val="2"/>
          <w:numId w:val="12"/>
        </w:numPr>
        <w:rPr>
          <w:del w:id="30" w:author="Thorson, James" w:date="2016-01-19T10:27:00Z"/>
          <w:rFonts w:ascii="Times New Roman" w:hAnsi="Times New Roman" w:cs="Times New Roman"/>
          <w:sz w:val="24"/>
          <w:szCs w:val="24"/>
        </w:rPr>
      </w:pPr>
      <w:del w:id="31" w:author="Thorson, James" w:date="2016-01-19T10:27:00Z">
        <w:r w:rsidDel="00CA06E9">
          <w:rPr>
            <w:rFonts w:ascii="Times New Roman" w:hAnsi="Times New Roman" w:cs="Times New Roman"/>
            <w:sz w:val="24"/>
            <w:szCs w:val="24"/>
          </w:rPr>
          <w:delText>Determine the numbers of years needed to estimate ρ:</w:delText>
        </w:r>
      </w:del>
    </w:p>
    <w:p w14:paraId="55B8D694" w14:textId="5CE7A916" w:rsidR="00CC228B" w:rsidDel="00CA06E9" w:rsidRDefault="006D6006" w:rsidP="00CC228B">
      <w:pPr>
        <w:pStyle w:val="ListParagraph"/>
        <w:numPr>
          <w:ilvl w:val="3"/>
          <w:numId w:val="12"/>
        </w:numPr>
        <w:rPr>
          <w:del w:id="32" w:author="Thorson, James" w:date="2016-01-19T10:27:00Z"/>
          <w:rFonts w:ascii="Times New Roman" w:hAnsi="Times New Roman" w:cs="Times New Roman"/>
          <w:sz w:val="24"/>
          <w:szCs w:val="24"/>
        </w:rPr>
      </w:pPr>
      <w:del w:id="33"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14:paraId="4810B5F8" w14:textId="6725340E" w:rsidR="00106F51" w:rsidDel="00CA06E9" w:rsidRDefault="00106F51" w:rsidP="00481A8F">
      <w:pPr>
        <w:pStyle w:val="ListParagraph"/>
        <w:numPr>
          <w:ilvl w:val="2"/>
          <w:numId w:val="12"/>
        </w:numPr>
        <w:rPr>
          <w:del w:id="34" w:author="Thorson, James" w:date="2016-01-19T10:27:00Z"/>
          <w:rFonts w:ascii="Times New Roman" w:hAnsi="Times New Roman" w:cs="Times New Roman"/>
          <w:sz w:val="24"/>
          <w:szCs w:val="24"/>
        </w:rPr>
      </w:pPr>
      <w:del w:id="35" w:author="Thorson, James" w:date="2016-01-19T10:27:00Z">
        <w:r w:rsidDel="00CA06E9">
          <w:rPr>
            <w:rFonts w:ascii="Times New Roman" w:hAnsi="Times New Roman" w:cs="Times New Roman"/>
            <w:sz w:val="24"/>
            <w:szCs w:val="24"/>
          </w:rPr>
          <w:delText>Ageing error</w:delText>
        </w:r>
      </w:del>
    </w:p>
    <w:p w14:paraId="6C067FC6" w14:textId="6C11FAFE" w:rsidR="006D6006" w:rsidDel="00CA06E9" w:rsidRDefault="006D6006" w:rsidP="00481A8F">
      <w:pPr>
        <w:pStyle w:val="ListParagraph"/>
        <w:numPr>
          <w:ilvl w:val="2"/>
          <w:numId w:val="12"/>
        </w:numPr>
        <w:rPr>
          <w:del w:id="36" w:author="Thorson, James" w:date="2016-01-19T10:27:00Z"/>
          <w:rFonts w:ascii="Times New Roman" w:hAnsi="Times New Roman" w:cs="Times New Roman"/>
          <w:sz w:val="24"/>
          <w:szCs w:val="24"/>
        </w:rPr>
      </w:pPr>
      <w:del w:id="37" w:author="Thorson, James" w:date="2016-01-19T10:27:00Z">
        <w:r w:rsidDel="00CA06E9">
          <w:rPr>
            <w:rFonts w:ascii="Times New Roman" w:hAnsi="Times New Roman" w:cs="Times New Roman"/>
            <w:sz w:val="24"/>
            <w:szCs w:val="24"/>
          </w:rPr>
          <w:delText>Implement weak prior, the same one that RM used.</w:delText>
        </w:r>
      </w:del>
    </w:p>
    <w:p w14:paraId="5FED3823" w14:textId="35C11F3F" w:rsidR="00FF244F" w:rsidDel="00CA06E9" w:rsidRDefault="00FF244F" w:rsidP="00FF244F">
      <w:pPr>
        <w:pStyle w:val="ListParagraph"/>
        <w:numPr>
          <w:ilvl w:val="1"/>
          <w:numId w:val="12"/>
        </w:numPr>
        <w:rPr>
          <w:del w:id="38" w:author="Thorson, James" w:date="2016-01-19T10:27:00Z"/>
          <w:rFonts w:ascii="Times New Roman" w:hAnsi="Times New Roman" w:cs="Times New Roman"/>
          <w:sz w:val="24"/>
          <w:szCs w:val="24"/>
        </w:rPr>
      </w:pPr>
      <w:del w:id="39" w:author="Thorson, James" w:date="2016-01-19T10:27:00Z">
        <w:r w:rsidDel="00CA06E9">
          <w:rPr>
            <w:rFonts w:ascii="Times New Roman" w:hAnsi="Times New Roman" w:cs="Times New Roman"/>
            <w:sz w:val="24"/>
            <w:szCs w:val="24"/>
          </w:rPr>
          <w:delText>Suggestions that will not be explored</w:delText>
        </w:r>
      </w:del>
    </w:p>
    <w:p w14:paraId="65B607C2" w14:textId="26EDB658" w:rsidR="00FF244F" w:rsidDel="00CA06E9" w:rsidRDefault="00FF244F" w:rsidP="00FF244F">
      <w:pPr>
        <w:pStyle w:val="ListParagraph"/>
        <w:numPr>
          <w:ilvl w:val="2"/>
          <w:numId w:val="12"/>
        </w:numPr>
        <w:rPr>
          <w:del w:id="40" w:author="Thorson, James" w:date="2016-01-19T10:27:00Z"/>
          <w:rFonts w:ascii="Times New Roman" w:hAnsi="Times New Roman" w:cs="Times New Roman"/>
          <w:sz w:val="24"/>
          <w:szCs w:val="24"/>
        </w:rPr>
      </w:pPr>
      <w:del w:id="41" w:author="Thorson, James" w:date="2016-01-19T10:27:00Z">
        <w:r w:rsidDel="00CA06E9">
          <w:rPr>
            <w:rFonts w:ascii="Times New Roman" w:hAnsi="Times New Roman" w:cs="Times New Roman"/>
            <w:sz w:val="24"/>
            <w:szCs w:val="24"/>
          </w:rPr>
          <w:delText>Misspecifying yearly sample sizes (EB)</w:delText>
        </w:r>
      </w:del>
    </w:p>
    <w:p w14:paraId="643D15D0" w14:textId="2E26F8B9" w:rsidR="00FF244F" w:rsidDel="00CA06E9" w:rsidRDefault="00FF244F" w:rsidP="00FF244F">
      <w:pPr>
        <w:pStyle w:val="ListParagraph"/>
        <w:numPr>
          <w:ilvl w:val="2"/>
          <w:numId w:val="12"/>
        </w:numPr>
        <w:rPr>
          <w:del w:id="42" w:author="Thorson, James" w:date="2016-01-19T10:27:00Z"/>
          <w:rFonts w:ascii="Times New Roman" w:hAnsi="Times New Roman" w:cs="Times New Roman"/>
          <w:sz w:val="24"/>
          <w:szCs w:val="24"/>
        </w:rPr>
      </w:pPr>
      <w:del w:id="43" w:author="Thorson, James" w:date="2016-01-19T10:27:00Z">
        <w:r w:rsidDel="00CA06E9">
          <w:rPr>
            <w:rFonts w:ascii="Times New Roman" w:hAnsi="Times New Roman" w:cs="Times New Roman"/>
            <w:sz w:val="24"/>
            <w:szCs w:val="24"/>
          </w:rPr>
          <w:delText>Young of the year survey</w:delText>
        </w:r>
      </w:del>
    </w:p>
    <w:p w14:paraId="4E325ACF" w14:textId="268EDCE3" w:rsidR="00FF244F" w:rsidDel="00CA06E9" w:rsidRDefault="00FF244F" w:rsidP="00FF244F">
      <w:pPr>
        <w:pStyle w:val="ListParagraph"/>
        <w:numPr>
          <w:ilvl w:val="2"/>
          <w:numId w:val="12"/>
        </w:numPr>
        <w:rPr>
          <w:del w:id="44" w:author="Thorson, James" w:date="2016-01-19T10:27:00Z"/>
          <w:rFonts w:ascii="Times New Roman" w:hAnsi="Times New Roman" w:cs="Times New Roman"/>
          <w:sz w:val="24"/>
          <w:szCs w:val="24"/>
        </w:rPr>
      </w:pPr>
      <w:del w:id="45"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14:paraId="3A09F2B4" w14:textId="79B728D7" w:rsidR="00DD37FD" w:rsidDel="00CA06E9" w:rsidRDefault="00DD37FD" w:rsidP="00DD37FD">
      <w:pPr>
        <w:pStyle w:val="ListParagraph"/>
        <w:numPr>
          <w:ilvl w:val="2"/>
          <w:numId w:val="12"/>
        </w:numPr>
        <w:rPr>
          <w:del w:id="46" w:author="Thorson, James" w:date="2016-01-19T10:27:00Z"/>
          <w:rFonts w:ascii="Times New Roman" w:hAnsi="Times New Roman" w:cs="Times New Roman"/>
          <w:sz w:val="24"/>
          <w:szCs w:val="24"/>
        </w:rPr>
      </w:pPr>
      <w:del w:id="47"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14:paraId="332198AE" w14:textId="4E5274BB" w:rsidR="00FF244F" w:rsidDel="00CA06E9" w:rsidRDefault="00FF244F" w:rsidP="00FF244F">
      <w:pPr>
        <w:pStyle w:val="ListParagraph"/>
        <w:numPr>
          <w:ilvl w:val="2"/>
          <w:numId w:val="12"/>
        </w:numPr>
        <w:rPr>
          <w:del w:id="48" w:author="Thorson, James" w:date="2016-01-19T10:27:00Z"/>
          <w:rFonts w:ascii="Times New Roman" w:hAnsi="Times New Roman" w:cs="Times New Roman"/>
          <w:sz w:val="24"/>
          <w:szCs w:val="24"/>
        </w:rPr>
      </w:pPr>
      <w:del w:id="49"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14:paraId="362729E1" w14:textId="1D2900EE" w:rsidR="00DD37FD" w:rsidRPr="00FF244F" w:rsidDel="00CA06E9" w:rsidRDefault="00DD37FD" w:rsidP="00FF244F">
      <w:pPr>
        <w:pStyle w:val="ListParagraph"/>
        <w:numPr>
          <w:ilvl w:val="2"/>
          <w:numId w:val="12"/>
        </w:numPr>
        <w:rPr>
          <w:del w:id="50" w:author="Thorson, James" w:date="2016-01-19T10:27:00Z"/>
          <w:rFonts w:ascii="Times New Roman" w:hAnsi="Times New Roman" w:cs="Times New Roman"/>
          <w:sz w:val="24"/>
          <w:szCs w:val="24"/>
        </w:rPr>
      </w:pPr>
      <w:del w:id="51" w:author="Thorson, James" w:date="2016-01-19T10:27:00Z">
        <w:r w:rsidDel="00CA06E9">
          <w:rPr>
            <w:rFonts w:ascii="Times New Roman" w:hAnsi="Times New Roman" w:cs="Times New Roman"/>
            <w:sz w:val="24"/>
            <w:szCs w:val="24"/>
          </w:rPr>
          <w:delText>Using a value lower than 0.1 for the survey error sd (AEP). JTT thinks 0.1 is fine because if an assessment scientist uses values lower than 0.1 the variance inflation almost always increases it.</w:delText>
        </w:r>
      </w:del>
    </w:p>
    <w:p w14:paraId="4421B679" w14:textId="5320991A" w:rsidR="00481A8F" w:rsidRPr="00FA358C" w:rsidDel="00CA06E9" w:rsidRDefault="00481A8F" w:rsidP="00481A8F">
      <w:pPr>
        <w:pStyle w:val="ListParagraph"/>
        <w:numPr>
          <w:ilvl w:val="0"/>
          <w:numId w:val="12"/>
        </w:numPr>
        <w:rPr>
          <w:del w:id="52" w:author="Thorson, James" w:date="2016-01-19T10:27:00Z"/>
          <w:rFonts w:ascii="Times New Roman" w:hAnsi="Times New Roman" w:cs="Times New Roman"/>
          <w:sz w:val="24"/>
          <w:szCs w:val="24"/>
        </w:rPr>
      </w:pPr>
      <w:del w:id="53" w:author="Thorson, James" w:date="2016-01-19T10:27:00Z">
        <w:r w:rsidRPr="00FA358C" w:rsidDel="00CA06E9">
          <w:rPr>
            <w:rFonts w:ascii="Times New Roman" w:hAnsi="Times New Roman" w:cs="Times New Roman"/>
            <w:sz w:val="24"/>
            <w:szCs w:val="24"/>
          </w:rPr>
          <w:delText>Text</w:delText>
        </w:r>
      </w:del>
    </w:p>
    <w:p w14:paraId="5C620F74" w14:textId="691A05EE" w:rsidR="00106F51" w:rsidDel="00CA06E9" w:rsidRDefault="00106F51" w:rsidP="00106F51">
      <w:pPr>
        <w:pStyle w:val="ListParagraph"/>
        <w:numPr>
          <w:ilvl w:val="1"/>
          <w:numId w:val="12"/>
        </w:numPr>
        <w:rPr>
          <w:del w:id="54" w:author="Thorson, James" w:date="2016-01-19T10:27:00Z"/>
          <w:rFonts w:ascii="Times New Roman" w:hAnsi="Times New Roman" w:cs="Times New Roman"/>
          <w:sz w:val="24"/>
          <w:szCs w:val="24"/>
        </w:rPr>
      </w:pPr>
      <w:del w:id="55" w:author="Thorson, James" w:date="2016-01-19T10:27:00Z">
        <w:r w:rsidDel="00CA06E9">
          <w:rPr>
            <w:rFonts w:ascii="Times New Roman" w:hAnsi="Times New Roman" w:cs="Times New Roman"/>
            <w:sz w:val="24"/>
            <w:szCs w:val="24"/>
          </w:rPr>
          <w:delText>Update results</w:delText>
        </w:r>
      </w:del>
    </w:p>
    <w:p w14:paraId="38F7CAA1" w14:textId="29E1896F" w:rsidR="00106F51" w:rsidDel="00CA06E9" w:rsidRDefault="00106F51" w:rsidP="00106F51">
      <w:pPr>
        <w:pStyle w:val="ListParagraph"/>
        <w:numPr>
          <w:ilvl w:val="1"/>
          <w:numId w:val="12"/>
        </w:numPr>
        <w:rPr>
          <w:del w:id="56" w:author="Thorson, James" w:date="2016-01-19T10:27:00Z"/>
          <w:rFonts w:ascii="Times New Roman" w:hAnsi="Times New Roman" w:cs="Times New Roman"/>
          <w:sz w:val="24"/>
          <w:szCs w:val="24"/>
        </w:rPr>
      </w:pPr>
      <w:del w:id="57" w:author="Thorson, James" w:date="2016-01-19T10:27:00Z">
        <w:r w:rsidDel="00CA06E9">
          <w:rPr>
            <w:rFonts w:ascii="Times New Roman" w:hAnsi="Times New Roman" w:cs="Times New Roman"/>
            <w:sz w:val="24"/>
            <w:szCs w:val="24"/>
          </w:rPr>
          <w:delText>Update discussion:</w:delText>
        </w:r>
      </w:del>
    </w:p>
    <w:p w14:paraId="15255523" w14:textId="6D401E66" w:rsidR="00106F51" w:rsidDel="00CA06E9" w:rsidRDefault="00106F51" w:rsidP="00106F51">
      <w:pPr>
        <w:pStyle w:val="ListParagraph"/>
        <w:numPr>
          <w:ilvl w:val="2"/>
          <w:numId w:val="12"/>
        </w:numPr>
        <w:rPr>
          <w:del w:id="58" w:author="Thorson, James" w:date="2016-01-19T10:27:00Z"/>
          <w:rFonts w:ascii="Times New Roman" w:hAnsi="Times New Roman" w:cs="Times New Roman"/>
          <w:sz w:val="24"/>
          <w:szCs w:val="24"/>
        </w:rPr>
      </w:pPr>
      <w:del w:id="59" w:author="Thorson, James" w:date="2016-01-19T10:27:00Z">
        <w:r w:rsidDel="00CA06E9">
          <w:rPr>
            <w:rFonts w:ascii="Times New Roman" w:hAnsi="Times New Roman" w:cs="Times New Roman"/>
            <w:sz w:val="24"/>
            <w:szCs w:val="24"/>
          </w:rPr>
          <w:delText>Add future work paragraph.</w:delText>
        </w:r>
      </w:del>
    </w:p>
    <w:p w14:paraId="543FE09A" w14:textId="228EF851" w:rsidR="00106F51" w:rsidRPr="00FA358C" w:rsidDel="00CA06E9" w:rsidRDefault="00106F51" w:rsidP="00106F51">
      <w:pPr>
        <w:pStyle w:val="ListParagraph"/>
        <w:numPr>
          <w:ilvl w:val="2"/>
          <w:numId w:val="12"/>
        </w:numPr>
        <w:rPr>
          <w:del w:id="60" w:author="Thorson, James" w:date="2016-01-19T10:27:00Z"/>
          <w:rFonts w:ascii="Times New Roman" w:hAnsi="Times New Roman" w:cs="Times New Roman"/>
          <w:sz w:val="24"/>
          <w:szCs w:val="24"/>
        </w:rPr>
      </w:pPr>
      <w:del w:id="61" w:author="Thorson, James" w:date="2016-01-19T10:27:00Z">
        <w:r w:rsidDel="00CA06E9">
          <w:rPr>
            <w:rFonts w:ascii="Times New Roman" w:hAnsi="Times New Roman" w:cs="Times New Roman"/>
            <w:sz w:val="24"/>
            <w:szCs w:val="24"/>
          </w:rPr>
          <w:delText>Add text about how ageing error would change things.</w:delText>
        </w:r>
      </w:del>
    </w:p>
    <w:p w14:paraId="31985953" w14:textId="5E59D729" w:rsidR="00CE7D31" w:rsidRPr="00FA358C" w:rsidDel="00CA06E9" w:rsidRDefault="00CE7D31" w:rsidP="00CE7D31">
      <w:pPr>
        <w:pStyle w:val="ListParagraph"/>
        <w:numPr>
          <w:ilvl w:val="1"/>
          <w:numId w:val="12"/>
        </w:numPr>
        <w:rPr>
          <w:del w:id="62" w:author="Thorson, James" w:date="2016-01-19T10:27:00Z"/>
          <w:rFonts w:ascii="Times New Roman" w:hAnsi="Times New Roman" w:cs="Times New Roman"/>
          <w:sz w:val="24"/>
          <w:szCs w:val="24"/>
        </w:rPr>
      </w:pPr>
      <w:del w:id="63" w:author="Thorson, James" w:date="2016-01-19T10:27:00Z">
        <w:r w:rsidRPr="00FA358C" w:rsidDel="00CA06E9">
          <w:rPr>
            <w:rFonts w:ascii="Times New Roman" w:hAnsi="Times New Roman" w:cs="Times New Roman"/>
            <w:sz w:val="24"/>
            <w:szCs w:val="24"/>
          </w:rPr>
          <w:delText>Check that all listed references are cited</w:delText>
        </w:r>
      </w:del>
    </w:p>
    <w:p w14:paraId="3CA795C7" w14:textId="0E7C4FC3" w:rsidR="00CE7D31" w:rsidRPr="00FA358C" w:rsidDel="00CA06E9" w:rsidRDefault="00CE7D31" w:rsidP="00CE7D31">
      <w:pPr>
        <w:pStyle w:val="ListParagraph"/>
        <w:numPr>
          <w:ilvl w:val="1"/>
          <w:numId w:val="12"/>
        </w:numPr>
        <w:rPr>
          <w:del w:id="64" w:author="Thorson, James" w:date="2016-01-19T10:27:00Z"/>
          <w:rFonts w:ascii="Times New Roman" w:hAnsi="Times New Roman" w:cs="Times New Roman"/>
          <w:sz w:val="24"/>
          <w:szCs w:val="24"/>
        </w:rPr>
      </w:pPr>
      <w:del w:id="65" w:author="Thorson, James" w:date="2016-01-19T10:27:00Z">
        <w:r w:rsidRPr="00FA358C" w:rsidDel="00CA06E9">
          <w:rPr>
            <w:rFonts w:ascii="Times New Roman" w:hAnsi="Times New Roman" w:cs="Times New Roman"/>
            <w:sz w:val="24"/>
            <w:szCs w:val="24"/>
          </w:rPr>
          <w:delText>Check that all references are listed</w:delText>
        </w:r>
      </w:del>
    </w:p>
    <w:p w14:paraId="0429B7DB" w14:textId="483A8441" w:rsidR="00FA358C" w:rsidDel="00CA06E9" w:rsidRDefault="00FA358C" w:rsidP="00CE7D31">
      <w:pPr>
        <w:pStyle w:val="ListParagraph"/>
        <w:numPr>
          <w:ilvl w:val="1"/>
          <w:numId w:val="12"/>
        </w:numPr>
        <w:rPr>
          <w:del w:id="66" w:author="Thorson, James" w:date="2016-01-19T10:27:00Z"/>
          <w:rFonts w:ascii="Times New Roman" w:hAnsi="Times New Roman" w:cs="Times New Roman"/>
          <w:sz w:val="24"/>
          <w:szCs w:val="24"/>
        </w:rPr>
      </w:pPr>
      <w:del w:id="67" w:author="Thorson, James" w:date="2016-01-19T10:27:00Z">
        <w:r w:rsidRPr="00FA358C" w:rsidDel="00CA06E9">
          <w:rPr>
            <w:rFonts w:ascii="Times New Roman" w:hAnsi="Times New Roman" w:cs="Times New Roman"/>
            <w:sz w:val="24"/>
            <w:szCs w:val="24"/>
          </w:rPr>
          <w:delText>Keywords: a maximum of five keywords using American spelling</w:delText>
        </w:r>
      </w:del>
    </w:p>
    <w:p w14:paraId="4F7F07C0" w14:textId="32A12D20" w:rsidR="00FA358C" w:rsidDel="00CA06E9" w:rsidRDefault="00FA358C" w:rsidP="00CE7D31">
      <w:pPr>
        <w:pStyle w:val="ListParagraph"/>
        <w:numPr>
          <w:ilvl w:val="1"/>
          <w:numId w:val="12"/>
        </w:numPr>
        <w:rPr>
          <w:del w:id="68" w:author="Thorson, James" w:date="2016-01-19T10:27:00Z"/>
          <w:rFonts w:ascii="Times New Roman" w:hAnsi="Times New Roman" w:cs="Times New Roman"/>
          <w:sz w:val="24"/>
          <w:szCs w:val="24"/>
        </w:rPr>
      </w:pPr>
      <w:del w:id="69" w:author="Thorson, James" w:date="2016-01-19T10:27:00Z">
        <w:r w:rsidDel="00CA06E9">
          <w:rPr>
            <w:rFonts w:ascii="Times New Roman" w:hAnsi="Times New Roman" w:cs="Times New Roman"/>
            <w:sz w:val="24"/>
            <w:szCs w:val="24"/>
          </w:rPr>
          <w:delText>Highlights: eventually move to a separate file</w:delText>
        </w:r>
      </w:del>
    </w:p>
    <w:p w14:paraId="57593D9F" w14:textId="5C8C5DC9" w:rsidR="00FA358C" w:rsidDel="00CA06E9" w:rsidRDefault="00FA358C" w:rsidP="00FA358C">
      <w:pPr>
        <w:pStyle w:val="ListParagraph"/>
        <w:numPr>
          <w:ilvl w:val="2"/>
          <w:numId w:val="12"/>
        </w:numPr>
        <w:rPr>
          <w:del w:id="70" w:author="Thorson, James" w:date="2016-01-19T10:27:00Z"/>
          <w:rFonts w:ascii="Times New Roman" w:hAnsi="Times New Roman" w:cs="Times New Roman"/>
          <w:sz w:val="24"/>
          <w:szCs w:val="24"/>
        </w:rPr>
      </w:pPr>
      <w:del w:id="71"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14:paraId="159DD3AE" w14:textId="0BE1BF48" w:rsidR="00FA358C" w:rsidDel="00CA06E9" w:rsidRDefault="00FA358C" w:rsidP="00FA358C">
      <w:pPr>
        <w:pStyle w:val="ListParagraph"/>
        <w:numPr>
          <w:ilvl w:val="2"/>
          <w:numId w:val="12"/>
        </w:numPr>
        <w:rPr>
          <w:del w:id="72" w:author="Thorson, James" w:date="2016-01-19T10:27:00Z"/>
          <w:rFonts w:ascii="Times New Roman" w:hAnsi="Times New Roman" w:cs="Times New Roman"/>
          <w:sz w:val="24"/>
          <w:szCs w:val="24"/>
        </w:rPr>
      </w:pPr>
      <w:del w:id="73" w:author="Thorson, James" w:date="2016-01-19T10:27:00Z">
        <w:r w:rsidRPr="00FA358C" w:rsidDel="00CA06E9">
          <w:rPr>
            <w:rFonts w:ascii="Times New Roman" w:hAnsi="Times New Roman" w:cs="Times New Roman"/>
            <w:sz w:val="24"/>
            <w:szCs w:val="24"/>
          </w:rPr>
          <w:delText xml:space="preserve">submitted in a separate editable file </w:delText>
        </w:r>
      </w:del>
    </w:p>
    <w:p w14:paraId="62CE88A9" w14:textId="70662289" w:rsidR="00FA358C" w:rsidDel="00CA06E9" w:rsidRDefault="00FA358C" w:rsidP="00FA358C">
      <w:pPr>
        <w:pStyle w:val="ListParagraph"/>
        <w:numPr>
          <w:ilvl w:val="3"/>
          <w:numId w:val="12"/>
        </w:numPr>
        <w:rPr>
          <w:del w:id="74" w:author="Thorson, James" w:date="2016-01-19T10:27:00Z"/>
          <w:rFonts w:ascii="Times New Roman" w:hAnsi="Times New Roman" w:cs="Times New Roman"/>
          <w:sz w:val="24"/>
          <w:szCs w:val="24"/>
        </w:rPr>
      </w:pPr>
      <w:del w:id="75" w:author="Thorson, James" w:date="2016-01-19T10:27:00Z">
        <w:r w:rsidRPr="00FA358C" w:rsidDel="00CA06E9">
          <w:rPr>
            <w:rFonts w:ascii="Times New Roman" w:hAnsi="Times New Roman" w:cs="Times New Roman"/>
            <w:sz w:val="24"/>
            <w:szCs w:val="24"/>
          </w:rPr>
          <w:delText>use 'Highlights' in the file name</w:delText>
        </w:r>
      </w:del>
    </w:p>
    <w:p w14:paraId="285D9C0E" w14:textId="6861C58E" w:rsidR="00FA358C" w:rsidDel="00CA06E9" w:rsidRDefault="00FA358C" w:rsidP="00FA358C">
      <w:pPr>
        <w:pStyle w:val="ListParagraph"/>
        <w:numPr>
          <w:ilvl w:val="2"/>
          <w:numId w:val="12"/>
        </w:numPr>
        <w:rPr>
          <w:del w:id="76" w:author="Thorson, James" w:date="2016-01-19T10:27:00Z"/>
          <w:rFonts w:ascii="Times New Roman" w:hAnsi="Times New Roman" w:cs="Times New Roman"/>
          <w:sz w:val="24"/>
          <w:szCs w:val="24"/>
        </w:rPr>
      </w:pPr>
      <w:del w:id="77" w:author="Thorson, James" w:date="2016-01-19T10:27:00Z">
        <w:r w:rsidRPr="00FA358C" w:rsidDel="00CA06E9">
          <w:rPr>
            <w:rFonts w:ascii="Times New Roman" w:hAnsi="Times New Roman" w:cs="Times New Roman"/>
            <w:sz w:val="24"/>
            <w:szCs w:val="24"/>
          </w:rPr>
          <w:delText>3 to 5 bullet points</w:delText>
        </w:r>
      </w:del>
    </w:p>
    <w:p w14:paraId="2A3884B4" w14:textId="26EB4245" w:rsidR="00FA358C" w:rsidDel="00CA06E9" w:rsidRDefault="00FA358C" w:rsidP="00FA358C">
      <w:pPr>
        <w:pStyle w:val="ListParagraph"/>
        <w:numPr>
          <w:ilvl w:val="2"/>
          <w:numId w:val="12"/>
        </w:numPr>
        <w:rPr>
          <w:del w:id="78" w:author="Thorson, James" w:date="2016-01-19T10:27:00Z"/>
          <w:rFonts w:ascii="Times New Roman" w:hAnsi="Times New Roman" w:cs="Times New Roman"/>
          <w:sz w:val="24"/>
          <w:szCs w:val="24"/>
        </w:rPr>
      </w:pPr>
      <w:del w:id="79" w:author="Thorson, James" w:date="2016-01-19T10:27:00Z">
        <w:r w:rsidRPr="00FA358C" w:rsidDel="00CA06E9">
          <w:rPr>
            <w:rFonts w:ascii="Times New Roman" w:hAnsi="Times New Roman" w:cs="Times New Roman"/>
            <w:sz w:val="24"/>
            <w:szCs w:val="24"/>
          </w:rPr>
          <w:delText>maximum 85 characters, including spaces, per bullet point</w:delText>
        </w:r>
      </w:del>
    </w:p>
    <w:p w14:paraId="5547A908" w14:textId="5D753740" w:rsidR="00FA358C" w:rsidDel="00CA06E9" w:rsidRDefault="00FA358C" w:rsidP="00FA358C">
      <w:pPr>
        <w:pStyle w:val="ListParagraph"/>
        <w:numPr>
          <w:ilvl w:val="2"/>
          <w:numId w:val="12"/>
        </w:numPr>
        <w:rPr>
          <w:del w:id="80" w:author="Thorson, James" w:date="2016-01-19T10:27:00Z"/>
          <w:rFonts w:ascii="Times New Roman" w:hAnsi="Times New Roman" w:cs="Times New Roman"/>
          <w:sz w:val="24"/>
          <w:szCs w:val="24"/>
        </w:rPr>
      </w:pPr>
      <w:del w:id="81" w:author="Thorson, James" w:date="2016-01-19T10:27:00Z">
        <w:r w:rsidRPr="00FA358C" w:rsidDel="00CA06E9">
          <w:rPr>
            <w:rFonts w:ascii="Times New Roman" w:hAnsi="Times New Roman" w:cs="Times New Roman"/>
            <w:sz w:val="24"/>
            <w:szCs w:val="24"/>
          </w:rPr>
          <w:delText>http://www.elsevier.com/highlights</w:delText>
        </w:r>
      </w:del>
    </w:p>
    <w:p w14:paraId="392C8839" w14:textId="6B628E2B" w:rsidR="00FA358C" w:rsidDel="00CA06E9" w:rsidRDefault="00A83612" w:rsidP="00CE7D31">
      <w:pPr>
        <w:pStyle w:val="ListParagraph"/>
        <w:numPr>
          <w:ilvl w:val="1"/>
          <w:numId w:val="12"/>
        </w:numPr>
        <w:rPr>
          <w:del w:id="82" w:author="Thorson, James" w:date="2016-01-19T10:27:00Z"/>
          <w:rFonts w:ascii="Times New Roman" w:hAnsi="Times New Roman" w:cs="Times New Roman"/>
          <w:sz w:val="24"/>
          <w:szCs w:val="24"/>
        </w:rPr>
      </w:pPr>
      <w:del w:id="83"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14:paraId="7C72D742" w14:textId="545A7387" w:rsidR="00481A8F" w:rsidDel="00CA06E9" w:rsidRDefault="00481A8F" w:rsidP="00481A8F">
      <w:pPr>
        <w:pStyle w:val="ListParagraph"/>
        <w:numPr>
          <w:ilvl w:val="0"/>
          <w:numId w:val="12"/>
        </w:numPr>
        <w:rPr>
          <w:del w:id="84" w:author="Thorson, James" w:date="2016-01-19T10:27:00Z"/>
          <w:rFonts w:ascii="Times New Roman" w:hAnsi="Times New Roman" w:cs="Times New Roman"/>
          <w:sz w:val="24"/>
          <w:szCs w:val="24"/>
        </w:rPr>
      </w:pPr>
      <w:del w:id="85" w:author="Thorson, James" w:date="2016-01-19T10:27:00Z">
        <w:r w:rsidRPr="00FA358C" w:rsidDel="00CA06E9">
          <w:rPr>
            <w:rFonts w:ascii="Times New Roman" w:hAnsi="Times New Roman" w:cs="Times New Roman"/>
            <w:sz w:val="24"/>
            <w:szCs w:val="24"/>
          </w:rPr>
          <w:delText>Figures</w:delText>
        </w:r>
      </w:del>
    </w:p>
    <w:p w14:paraId="5CB8F609" w14:textId="0F04C906" w:rsidR="00BC69D5" w:rsidDel="00CA06E9" w:rsidRDefault="00BC69D5" w:rsidP="00A37ED7">
      <w:pPr>
        <w:pStyle w:val="ListParagraph"/>
        <w:numPr>
          <w:ilvl w:val="1"/>
          <w:numId w:val="12"/>
        </w:numPr>
        <w:rPr>
          <w:del w:id="86" w:author="Thorson, James" w:date="2016-01-19T10:27:00Z"/>
          <w:rFonts w:ascii="Times New Roman" w:hAnsi="Times New Roman" w:cs="Times New Roman"/>
          <w:sz w:val="24"/>
          <w:szCs w:val="24"/>
        </w:rPr>
      </w:pPr>
      <w:del w:id="87"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14:paraId="3EC3A93C" w14:textId="6F7642DA" w:rsidR="00A37ED7" w:rsidDel="00CA06E9" w:rsidRDefault="00A37ED7" w:rsidP="00A37ED7">
      <w:pPr>
        <w:pStyle w:val="ListParagraph"/>
        <w:numPr>
          <w:ilvl w:val="1"/>
          <w:numId w:val="12"/>
        </w:numPr>
        <w:rPr>
          <w:del w:id="88" w:author="Thorson, James" w:date="2016-01-19T10:27:00Z"/>
          <w:rFonts w:ascii="Times New Roman" w:hAnsi="Times New Roman" w:cs="Times New Roman"/>
          <w:sz w:val="24"/>
          <w:szCs w:val="24"/>
        </w:rPr>
      </w:pPr>
      <w:del w:id="89" w:author="Thorson, James" w:date="2016-01-19T10:27:00Z">
        <w:r w:rsidDel="00CA06E9">
          <w:rPr>
            <w:rFonts w:ascii="Times New Roman" w:hAnsi="Times New Roman" w:cs="Times New Roman"/>
            <w:sz w:val="24"/>
            <w:szCs w:val="24"/>
          </w:rPr>
          <w:fldChar w:fldCharType="begin"/>
        </w:r>
        <w:r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Del="00CA06E9">
          <w:rPr>
            <w:rFonts w:ascii="Times New Roman" w:hAnsi="Times New Roman" w:cs="Times New Roman"/>
            <w:sz w:val="24"/>
            <w:szCs w:val="24"/>
          </w:rPr>
          <w:delText xml:space="preserve">Fig. </w:delText>
        </w:r>
        <w:r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14:paraId="73404733" w14:textId="3BD87969" w:rsidR="00A83612" w:rsidRPr="00A83612" w:rsidDel="00CA06E9" w:rsidRDefault="00A83612" w:rsidP="00A37ED7">
      <w:pPr>
        <w:pStyle w:val="ListParagraph"/>
        <w:numPr>
          <w:ilvl w:val="1"/>
          <w:numId w:val="12"/>
        </w:numPr>
        <w:rPr>
          <w:del w:id="90" w:author="Thorson, James" w:date="2016-01-19T10:27:00Z"/>
          <w:rFonts w:ascii="Times New Roman" w:hAnsi="Times New Roman" w:cs="Times New Roman"/>
          <w:sz w:val="24"/>
          <w:szCs w:val="24"/>
        </w:rPr>
      </w:pPr>
      <w:del w:id="91" w:author="Thorson, James" w:date="2016-01-19T10:27:00Z">
        <w:r w:rsidRPr="00A83612" w:rsidDel="00CA06E9">
          <w:rPr>
            <w:rFonts w:ascii="Times New Roman" w:hAnsi="Times New Roman" w:cs="Times New Roman"/>
            <w:sz w:val="24"/>
            <w:szCs w:val="24"/>
          </w:rPr>
          <w:fldChar w:fldCharType="begin"/>
        </w:r>
        <w:r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Pr="00A83612" w:rsidDel="00CA06E9">
          <w:rPr>
            <w:rFonts w:ascii="Times New Roman" w:hAnsi="Times New Roman" w:cs="Times New Roman"/>
            <w:sz w:val="24"/>
            <w:szCs w:val="24"/>
          </w:rPr>
          <w:delText xml:space="preserve">Fig. </w:delText>
        </w:r>
        <w:r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Pr="00A83612" w:rsidDel="00CA06E9">
          <w:rPr>
            <w:rFonts w:ascii="Times New Roman" w:hAnsi="Times New Roman" w:cs="Times New Roman"/>
            <w:sz w:val="24"/>
            <w:szCs w:val="24"/>
          </w:rPr>
          <w:delText>: Add 75%, 90% and 95% intervals to the forecast period coverage -AEP</w:delText>
        </w:r>
      </w:del>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305CCE3"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2" w:author="Thorson, James" w:date="2016-01-19T10:27:00Z">
        <w:r>
          <w:rPr>
            <w:rFonts w:ascii="Times New Roman" w:hAnsi="Times New Roman" w:cs="Times New Roman"/>
            <w:sz w:val="24"/>
            <w:szCs w:val="24"/>
          </w:rPr>
          <w:t>The addition of juveniles to marine populations (termed “</w:t>
        </w:r>
      </w:ins>
      <w:ins w:id="93" w:author="Thorson, James" w:date="2016-01-19T10:28:00Z">
        <w:r>
          <w:rPr>
            <w:rFonts w:ascii="Times New Roman" w:hAnsi="Times New Roman" w:cs="Times New Roman"/>
            <w:sz w:val="24"/>
            <w:szCs w:val="24"/>
          </w:rPr>
          <w:t>recruitment”) is highly variable due to variability in survival</w:t>
        </w:r>
      </w:ins>
      <w:ins w:id="94" w:author="Thorson, James" w:date="2016-01-19T10:34:00Z">
        <w:r w:rsidR="0055732A">
          <w:rPr>
            <w:rFonts w:ascii="Times New Roman" w:hAnsi="Times New Roman" w:cs="Times New Roman"/>
            <w:sz w:val="24"/>
            <w:szCs w:val="24"/>
          </w:rPr>
          <w:t xml:space="preserve"> for larvae and early juvenile stages</w:t>
        </w:r>
      </w:ins>
      <w:ins w:id="95" w:author="Thorson, James" w:date="2016-01-19T10:28:00Z">
        <w:r>
          <w:rPr>
            <w:rFonts w:ascii="Times New Roman" w:hAnsi="Times New Roman" w:cs="Times New Roman"/>
            <w:sz w:val="24"/>
            <w:szCs w:val="24"/>
          </w:rPr>
          <w:t xml:space="preserve">.  </w:t>
        </w:r>
      </w:ins>
      <w:ins w:id="96" w:author="Thorson, James" w:date="2016-01-19T10:35:00Z">
        <w:r w:rsidR="0055732A">
          <w:rPr>
            <w:rFonts w:ascii="Times New Roman" w:hAnsi="Times New Roman" w:cs="Times New Roman"/>
            <w:sz w:val="24"/>
            <w:szCs w:val="24"/>
          </w:rPr>
          <w:t xml:space="preserve">Recruitment estimates are often </w:t>
        </w:r>
        <w:r w:rsidR="0055732A" w:rsidRPr="00EE4E2A">
          <w:rPr>
            <w:rFonts w:ascii="Times New Roman" w:hAnsi="Times New Roman" w:cs="Times New Roman"/>
            <w:sz w:val="24"/>
            <w:szCs w:val="24"/>
          </w:rPr>
          <w:t>positive or nega</w:t>
        </w:r>
        <w:r w:rsidR="0055732A">
          <w:rPr>
            <w:rFonts w:ascii="Times New Roman" w:hAnsi="Times New Roman" w:cs="Times New Roman"/>
            <w:sz w:val="24"/>
            <w:szCs w:val="24"/>
          </w:rPr>
          <w:t xml:space="preserve">tive for several years in a row (termed </w:t>
        </w:r>
      </w:ins>
      <w:ins w:id="97" w:author="Thorson, James" w:date="2016-01-19T10:36:00Z">
        <w:r w:rsidR="0055732A">
          <w:rPr>
            <w:rFonts w:ascii="Times New Roman" w:hAnsi="Times New Roman" w:cs="Times New Roman"/>
            <w:sz w:val="24"/>
            <w:szCs w:val="24"/>
          </w:rPr>
          <w:t>“autocorrelated” recruitment)</w:t>
        </w:r>
      </w:ins>
      <w:ins w:id="98"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99" w:author="Thorson, James" w:date="2016-01-19T10:28:00Z">
        <w:r w:rsidR="00901C51" w:rsidDel="00CA06E9">
          <w:rPr>
            <w:rFonts w:ascii="Times New Roman" w:hAnsi="Times New Roman" w:cs="Times New Roman"/>
            <w:sz w:val="24"/>
            <w:szCs w:val="24"/>
          </w:rPr>
          <w:delText>The time series of a</w:delText>
        </w:r>
      </w:del>
      <w:ins w:id="100" w:author="Thorson, James" w:date="2016-01-19T10:36:00Z">
        <w:r w:rsidR="0055732A">
          <w:rPr>
            <w:rFonts w:ascii="Times New Roman" w:hAnsi="Times New Roman" w:cs="Times New Roman"/>
            <w:sz w:val="24"/>
            <w:szCs w:val="24"/>
          </w:rPr>
          <w:t>R</w:t>
        </w:r>
      </w:ins>
      <w:del w:id="101"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2" w:author="Thorson, James" w:date="2016-01-19T10:36:00Z">
        <w:r w:rsidR="00A94E4B" w:rsidDel="0055732A">
          <w:rPr>
            <w:rFonts w:ascii="Times New Roman" w:hAnsi="Times New Roman" w:cs="Times New Roman"/>
            <w:sz w:val="24"/>
            <w:szCs w:val="24"/>
          </w:rPr>
          <w:delText xml:space="preserve">is often </w:delText>
        </w:r>
      </w:del>
      <w:ins w:id="103" w:author="Thorson, James" w:date="2016-01-19T10:36:00Z">
        <w:r w:rsidR="0055732A">
          <w:rPr>
            <w:rFonts w:ascii="Times New Roman" w:hAnsi="Times New Roman" w:cs="Times New Roman"/>
            <w:sz w:val="24"/>
            <w:szCs w:val="24"/>
          </w:rPr>
          <w:t xml:space="preserve">may be </w:t>
        </w:r>
      </w:ins>
      <w:r w:rsidR="00A94E4B">
        <w:rPr>
          <w:rFonts w:ascii="Times New Roman" w:hAnsi="Times New Roman" w:cs="Times New Roman"/>
          <w:sz w:val="24"/>
          <w:szCs w:val="24"/>
        </w:rPr>
        <w:t xml:space="preserve">autocorrelated </w:t>
      </w:r>
      <w:del w:id="104"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05"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06"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07" w:author="Thorson, James" w:date="2016-01-19T10:34:00Z">
        <w:r w:rsidR="00A94E4B" w:rsidDel="0055732A">
          <w:rPr>
            <w:rFonts w:ascii="Times New Roman" w:hAnsi="Times New Roman" w:cs="Times New Roman"/>
            <w:sz w:val="24"/>
            <w:szCs w:val="24"/>
          </w:rPr>
          <w:delText>Patterns of first-order temporal a</w:delText>
        </w:r>
      </w:del>
      <w:del w:id="108" w:author="Thorson, James" w:date="2016-01-19T10:35:00Z">
        <w:r w:rsidR="00A94E4B" w:rsidDel="0055732A">
          <w:rPr>
            <w:rFonts w:ascii="Times New Roman" w:hAnsi="Times New Roman" w:cs="Times New Roman"/>
            <w:sz w:val="24"/>
            <w:szCs w:val="24"/>
          </w:rPr>
          <w:delText xml:space="preserve">utocorrelation </w:delText>
        </w:r>
      </w:del>
      <w:del w:id="109"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10"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1" w:author="Thorson, James" w:date="2016-01-19T10:29:00Z">
        <w:r w:rsidR="00A94E4B" w:rsidRPr="00EE4E2A" w:rsidDel="00CA06E9">
          <w:rPr>
            <w:rFonts w:ascii="Times New Roman" w:hAnsi="Times New Roman" w:cs="Times New Roman"/>
            <w:sz w:val="24"/>
            <w:szCs w:val="24"/>
          </w:rPr>
          <w:delText xml:space="preserve">Monte Carlo simulations </w:delText>
        </w:r>
      </w:del>
      <w:ins w:id="112" w:author="Thorson, James" w:date="2016-01-19T10:29:00Z">
        <w:r>
          <w:rPr>
            <w:rFonts w:ascii="Times New Roman" w:hAnsi="Times New Roman" w:cs="Times New Roman"/>
            <w:sz w:val="24"/>
            <w:szCs w:val="24"/>
          </w:rPr>
          <w:t xml:space="preserve">We used a simulation experiment to </w:t>
        </w:r>
      </w:ins>
      <w:del w:id="113"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14"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15"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16" w:author="Thorson, James" w:date="2016-01-19T10:29:00Z">
        <w:r>
          <w:rPr>
            <w:rFonts w:ascii="Times New Roman" w:hAnsi="Times New Roman" w:cs="Times New Roman"/>
            <w:sz w:val="24"/>
            <w:szCs w:val="24"/>
          </w:rPr>
          <w:t>)</w:t>
        </w:r>
      </w:ins>
      <w:del w:id="117"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del w:id="118" w:author="Thorson, James" w:date="2016-01-19T10:37:00Z">
        <w:r w:rsidR="00A94E4B" w:rsidDel="000F06F6">
          <w:rPr>
            <w:rFonts w:ascii="Times New Roman" w:hAnsi="Times New Roman" w:cs="Times New Roman"/>
            <w:sz w:val="24"/>
            <w:szCs w:val="24"/>
          </w:rPr>
          <w:delText>Penalized-likelihood e</w:delText>
        </w:r>
      </w:del>
      <w:ins w:id="119" w:author="Thorson, James" w:date="2016-01-19T10:37:00Z">
        <w:r w:rsidR="000F06F6">
          <w:rPr>
            <w:rFonts w:ascii="Times New Roman" w:hAnsi="Times New Roman" w:cs="Times New Roman"/>
            <w:sz w:val="24"/>
            <w:szCs w:val="24"/>
          </w:rPr>
          <w:t>E</w:t>
        </w:r>
      </w:ins>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ins w:id="120" w:author="Thorson, James" w:date="2016-01-19T10:37:00Z">
        <w:r w:rsidR="000F06F6">
          <w:rPr>
            <w:rFonts w:ascii="Times New Roman" w:hAnsi="Times New Roman" w:cs="Times New Roman"/>
            <w:sz w:val="24"/>
            <w:szCs w:val="24"/>
          </w:rPr>
          <w:t xml:space="preserve">extreme values (i.e., towards </w:t>
        </w:r>
      </w:ins>
      <w:del w:id="121" w:author="Thorson, James" w:date="2016-01-19T10:30:00Z">
        <w:r w:rsidR="00A94E4B" w:rsidRPr="00EE4E2A" w:rsidDel="00CA06E9">
          <w:rPr>
            <w:rFonts w:ascii="Times New Roman" w:hAnsi="Times New Roman" w:cs="Times New Roman"/>
            <w:sz w:val="24"/>
            <w:szCs w:val="24"/>
          </w:rPr>
          <w:delText xml:space="preserve">zero </w:delText>
        </w:r>
      </w:del>
      <w:ins w:id="122"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3"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24"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25" w:author="Thorson, James" w:date="2016-01-19T10:37:00Z">
        <w:r w:rsidR="000F06F6">
          <w:rPr>
            <w:rFonts w:ascii="Times New Roman" w:hAnsi="Times New Roman" w:cs="Times New Roman"/>
            <w:sz w:val="24"/>
            <w:szCs w:val="24"/>
          </w:rPr>
          <w:t>positive</w:t>
        </w:r>
      </w:ins>
      <w:del w:id="126"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27" w:author="Thorson, James" w:date="2016-01-19T10:37:00Z">
        <w:r w:rsidR="00A94E4B" w:rsidRPr="00EE4E2A" w:rsidDel="000F06F6">
          <w:rPr>
            <w:rFonts w:ascii="Times New Roman" w:hAnsi="Times New Roman" w:cs="Times New Roman"/>
            <w:sz w:val="24"/>
            <w:szCs w:val="24"/>
          </w:rPr>
          <w:delText xml:space="preserve">but were </w:delText>
        </w:r>
      </w:del>
      <w:del w:id="128" w:author="Thorson, James" w:date="2016-01-19T10:32:00Z">
        <w:r w:rsidR="00A94E4B" w:rsidRPr="00EE4E2A" w:rsidDel="0055732A">
          <w:rPr>
            <w:rFonts w:ascii="Times New Roman" w:hAnsi="Times New Roman" w:cs="Times New Roman"/>
            <w:sz w:val="24"/>
            <w:szCs w:val="24"/>
          </w:rPr>
          <w:delText xml:space="preserve">unbiased </w:delText>
        </w:r>
      </w:del>
      <w:ins w:id="129"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30"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1"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2"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3"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34"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35"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36" w:author="Thorson, James" w:date="2016-01-19T10:32:00Z">
        <w:r w:rsidR="0055732A">
          <w:rPr>
            <w:rFonts w:ascii="Times New Roman" w:hAnsi="Times New Roman" w:cs="Times New Roman"/>
            <w:sz w:val="24"/>
            <w:szCs w:val="24"/>
          </w:rPr>
          <w:t xml:space="preserve"> We also </w:t>
        </w:r>
      </w:ins>
      <w:ins w:id="137" w:author="Thorson, James" w:date="2016-01-19T10:38:00Z">
        <w:r w:rsidR="000F06F6">
          <w:rPr>
            <w:rFonts w:ascii="Times New Roman" w:hAnsi="Times New Roman" w:cs="Times New Roman"/>
            <w:sz w:val="24"/>
            <w:szCs w:val="24"/>
          </w:rPr>
          <w:t xml:space="preserve">explore how neglecting or estimating recruitment affects the statistical performance of </w:t>
        </w:r>
      </w:ins>
      <w:ins w:id="138"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39" w:author="Thorson, James" w:date="2016-01-19T10:32:00Z">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ins>
      <w:ins w:id="140" w:author="Thorson, James" w:date="2016-01-19T10:39:00Z">
        <w:r w:rsidR="000F06F6">
          <w:rPr>
            <w:rFonts w:ascii="Times New Roman" w:hAnsi="Times New Roman" w:cs="Times New Roman"/>
            <w:sz w:val="24"/>
            <w:szCs w:val="24"/>
          </w:rPr>
          <w:t xml:space="preserve">simulation replicates where </w:t>
        </w:r>
      </w:ins>
      <w:ins w:id="141" w:author="Thorson, James" w:date="2016-01-19T10:32:00Z">
        <w:r w:rsidR="0055732A">
          <w:rPr>
            <w:rFonts w:ascii="Times New Roman" w:hAnsi="Times New Roman" w:cs="Times New Roman"/>
            <w:sz w:val="24"/>
            <w:szCs w:val="24"/>
          </w:rPr>
          <w:t xml:space="preserve">true biomass </w:t>
        </w:r>
      </w:ins>
      <w:ins w:id="142" w:author="Thorson, James" w:date="2016-01-19T10:39:00Z">
        <w:r w:rsidR="000F06F6">
          <w:rPr>
            <w:rFonts w:ascii="Times New Roman" w:hAnsi="Times New Roman" w:cs="Times New Roman"/>
            <w:sz w:val="24"/>
            <w:szCs w:val="24"/>
          </w:rPr>
          <w:t xml:space="preserve">is outside the predictive interval for the forecast).  </w:t>
        </w:r>
      </w:ins>
      <w:ins w:id="143"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44" w:author="Thorson, James" w:date="2016-01-19T10:40:00Z">
        <w:r w:rsidR="00A94E4B" w:rsidDel="000F06F6">
          <w:rPr>
            <w:rFonts w:ascii="Times New Roman" w:hAnsi="Times New Roman" w:cs="Times New Roman"/>
            <w:sz w:val="24"/>
            <w:szCs w:val="24"/>
          </w:rPr>
          <w:delText xml:space="preserve">Our </w:delText>
        </w:r>
      </w:del>
      <w:ins w:id="145"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46" w:author="Thorson, James" w:date="2016-01-19T10:40:00Z">
        <w:r w:rsidR="000F06F6">
          <w:rPr>
            <w:rFonts w:ascii="Times New Roman" w:hAnsi="Times New Roman" w:cs="Times New Roman"/>
            <w:sz w:val="24"/>
            <w:szCs w:val="24"/>
          </w:rPr>
          <w:t xml:space="preserve">estimates have good statistical performance when </w:t>
        </w:r>
      </w:ins>
      <w:del w:id="147"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48"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49"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50"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1" w:author="Thorson, James" w:date="2016-01-19T10:54:00Z">
        <w:r w:rsidR="000F06F6">
          <w:rPr>
            <w:rFonts w:ascii="Times New Roman" w:hAnsi="Times New Roman" w:cs="Times New Roman"/>
            <w:sz w:val="24"/>
            <w:szCs w:val="24"/>
          </w:rPr>
          <w:t>40 years of recruitment estimates).</w:t>
        </w:r>
      </w:ins>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5536A03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0BE7886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D2wtCuUI","properties":{"formattedCitation":"(Szuwalski et al., 2014)","plainCitation":"(Szuwalski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152"/>
      <w:r w:rsidR="00086952">
        <w:rPr>
          <w:rFonts w:ascii="Times New Roman" w:hAnsi="Times New Roman" w:cs="Times New Roman"/>
          <w:sz w:val="24"/>
          <w:szCs w:val="24"/>
        </w:rPr>
        <w:t xml:space="preserve">adult reproduction </w:t>
      </w:r>
      <w:commentRangeEnd w:id="152"/>
      <w:r w:rsidR="00DB3ADA">
        <w:rPr>
          <w:rStyle w:val="CommentReference"/>
        </w:rPr>
        <w:commentReference w:id="152"/>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53"/>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53"/>
      <w:r w:rsidR="007824E6">
        <w:rPr>
          <w:rStyle w:val="CommentReference"/>
        </w:rPr>
        <w:commentReference w:id="153"/>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54"/>
      <w:r>
        <w:rPr>
          <w:rFonts w:ascii="Times New Roman" w:hAnsi="Times New Roman" w:cs="Times New Roman"/>
          <w:sz w:val="24"/>
          <w:szCs w:val="24"/>
        </w:rPr>
        <w:t>We conclude by outlining a practical strategy to test and account for autocorrelated recruitment when generating forecasts in real-world assessment models.</w:t>
      </w:r>
      <w:commentRangeEnd w:id="154"/>
      <w:r w:rsidR="00D27C14">
        <w:rPr>
          <w:rStyle w:val="CommentReference"/>
        </w:rPr>
        <w:commentReference w:id="154"/>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155"/>
      <w:r w:rsidRPr="00E350F2">
        <w:rPr>
          <w:rFonts w:ascii="Times New Roman" w:hAnsi="Times New Roman"/>
          <w:sz w:val="24"/>
        </w:rPr>
        <w:t>year</w:t>
      </w:r>
      <w:commentRangeEnd w:id="155"/>
      <w:r w:rsidR="0044080A">
        <w:rPr>
          <w:rStyle w:val="CommentReference"/>
        </w:rPr>
        <w:commentReference w:id="155"/>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156"/>
      <w:r w:rsidRPr="00EE6F46">
        <w:rPr>
          <w:rFonts w:ascii="Times New Roman" w:hAnsi="Times New Roman"/>
          <w:sz w:val="24"/>
        </w:rPr>
        <w:t>without any fishing</w:t>
      </w:r>
      <w:commentRangeEnd w:id="156"/>
      <w:r w:rsidR="00557064">
        <w:rPr>
          <w:rStyle w:val="CommentReference"/>
        </w:rPr>
        <w:commentReference w:id="156"/>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77777777" w:rsidR="00194451" w:rsidRDefault="00DE0FE5">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3C57EDF5" w14:textId="77777777" w:rsidR="00194451" w:rsidRDefault="00DE0FE5">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DE0FE5">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50BA175C" w14:textId="248E6DB5" w:rsidR="009356D0" w:rsidRDefault="00A94E4B">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w:t>
      </w:r>
      <w:r w:rsidR="006E3040">
        <w:rPr>
          <w:rFonts w:ascii="Times New Roman" w:hAnsi="Times New Roman" w:cs="Times New Roman"/>
          <w:sz w:val="24"/>
          <w:szCs w:val="24"/>
        </w:rPr>
        <w:t>the</w:t>
      </w:r>
      <w:r>
        <w:rPr>
          <w:rFonts w:ascii="Times New Roman" w:hAnsi="Times New Roman" w:cs="Times New Roman"/>
          <w:sz w:val="24"/>
          <w:szCs w:val="24"/>
        </w:rPr>
        <w:t xml:space="preserv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w:t>
      </w:r>
      <w:r w:rsidR="009356D0">
        <w:rPr>
          <w:rFonts w:ascii="Times New Roman" w:hAnsi="Times New Roman" w:cs="Times New Roman"/>
          <w:sz w:val="24"/>
          <w:szCs w:val="24"/>
        </w:rPr>
        <w:t xml:space="preserve">.  We use the Methot and Taylor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336ADE">
        <w:rPr>
          <w:rFonts w:ascii="Times New Roman" w:hAnsi="Times New Roman" w:cs="Times New Roman"/>
          <w:sz w:val="24"/>
          <w:szCs w:val="24"/>
        </w:rPr>
        <w:fldChar w:fldCharType="separate"/>
      </w:r>
      <w:r w:rsidR="009356D0" w:rsidRPr="009356D0">
        <w:rPr>
          <w:rFonts w:ascii="Times New Roman" w:hAnsi="Times New Roman" w:cs="Times New Roman"/>
          <w:sz w:val="24"/>
        </w:rPr>
        <w:t>(2011)</w:t>
      </w:r>
      <w:r w:rsidR="00336ADE">
        <w:rPr>
          <w:rFonts w:ascii="Times New Roman" w:hAnsi="Times New Roman" w:cs="Times New Roman"/>
          <w:sz w:val="24"/>
          <w:szCs w:val="24"/>
        </w:rPr>
        <w:fldChar w:fldCharType="end"/>
      </w:r>
      <w:r w:rsidR="009356D0">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Pr="00DD6BFB">
        <w:rPr>
          <w:rFonts w:ascii="Times New Roman" w:hAnsi="Times New Roman" w:cs="Times New Roman"/>
          <w:sz w:val="24"/>
          <w:szCs w:val="24"/>
        </w:rPr>
        <w:t>.</w:t>
      </w:r>
      <w:r w:rsidR="009356D0">
        <w:rPr>
          <w:rFonts w:ascii="Times New Roman" w:hAnsi="Times New Roman" w:cs="Times New Roman"/>
          <w:sz w:val="24"/>
          <w:szCs w:val="24"/>
        </w:rPr>
        <w:t xml:space="preserve">  This approach involves the following steps for each simulation replicate:</w:t>
      </w:r>
    </w:p>
    <w:p w14:paraId="32F6C830" w14:textId="77FDFACF" w:rsidR="00194451" w:rsidRDefault="009356D0" w:rsidP="009356D0">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658BD23B" w14:textId="63F967E4" w:rsidR="009356D0" w:rsidRDefault="009356D0" w:rsidP="009356D0">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Pr>
          <w:rFonts w:ascii="Times New Roman" w:hAnsi="Times New Roman" w:cs="Times New Roman"/>
          <w:sz w:val="24"/>
          <w:szCs w:val="24"/>
        </w:rPr>
        <w:t xml:space="preserve">, and calculate the predicted 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14:paraId="72138325" w14:textId="2562D815" w:rsidR="009356D0" w:rsidRDefault="009356D0" w:rsidP="009356D0">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6C509812" w14:textId="77777777" w:rsidR="009356D0" w:rsidRDefault="009356D0" w:rsidP="009356D0">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hile re-running the model to </w:t>
      </w:r>
      <w:r>
        <w:rPr>
          <w:rFonts w:ascii="Times New Roman" w:hAnsi="Times New Roman" w:cs="Times New Roman"/>
          <w:sz w:val="24"/>
          <w:szCs w:val="24"/>
        </w:rPr>
        <w:t>identify maximum likelihood estimates and st</w:t>
      </w:r>
      <w:r>
        <w:rPr>
          <w:rFonts w:ascii="Times New Roman" w:hAnsi="Times New Roman" w:cs="Times New Roman"/>
          <w:sz w:val="24"/>
          <w:szCs w:val="24"/>
        </w:rPr>
        <w:t>andard errors for all parameters.</w:t>
      </w:r>
    </w:p>
    <w:p w14:paraId="3B4CDFA4" w14:textId="045CD2CE" w:rsidR="009356D0" w:rsidRDefault="009356D0" w:rsidP="009356D0">
      <w:p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612C" w:rsidRPr="001D612C">
        <w:rPr>
          <w:rFonts w:ascii="Times New Roman" w:hAnsi="Times New Roman" w:cs="Times New Roman"/>
          <w:sz w:val="24"/>
          <w:szCs w:val="24"/>
          <w:highlight w:val="yellow"/>
        </w:rPr>
        <w:t>[Add something about max-year for bias-adjustment]</w:t>
      </w:r>
    </w:p>
    <w:p w14:paraId="406AB2FA" w14:textId="5414C16A"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Each replicate of</w:t>
      </w:r>
      <w:bookmarkStart w:id="157" w:name="_GoBack"/>
      <w:bookmarkEnd w:id="157"/>
      <w:r w:rsidR="00A94E4B" w:rsidRPr="009356D0">
        <w:rPr>
          <w:rFonts w:ascii="Times New Roman" w:hAnsi="Times New Roman" w:cs="Times New Roman"/>
          <w:sz w:val="24"/>
          <w:szCs w:val="24"/>
        </w:rPr>
        <w:t xml:space="preserve">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maximum sustainable yield.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158"/>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commentRangeEnd w:id="158"/>
      <w:r w:rsidR="00146A09">
        <w:rPr>
          <w:rStyle w:val="CommentReference"/>
          <w:b w:val="0"/>
          <w:bCs w:val="0"/>
          <w:color w:val="auto"/>
        </w:rPr>
        <w:commentReference w:id="158"/>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Dirichlet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 xml:space="preserve">(Aanes and Pennington, 2003; Hulson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B05062">
        <w:rPr>
          <w:rFonts w:ascii="Times New Roman" w:hAnsi="Times New Roman" w:cs="Times New Roman"/>
          <w:sz w:val="24"/>
          <w:szCs w:val="24"/>
        </w:rPr>
        <w:t xml:space="preserve">and </w:t>
      </w:r>
      <w:r>
        <w:rPr>
          <w:rFonts w:ascii="Times New Roman" w:hAnsi="Times New Roman" w:cs="Times New Roman"/>
          <w:sz w:val="24"/>
          <w:szCs w:val="24"/>
        </w:rPr>
        <w:t>was drawn from a lognormal distribution with log-standard deviation of 0.1</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1B750630" w14:textId="5BF5177C" w:rsidR="00194451" w:rsidRDefault="000F5C4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estimation model also estimated recruitment deviations for years </w:t>
      </w:r>
      <w:commentRangeStart w:id="159"/>
      <w:r>
        <w:rPr>
          <w:rFonts w:ascii="Times New Roman" w:hAnsi="Times New Roman" w:cs="Times New Roman"/>
          <w:sz w:val="24"/>
          <w:szCs w:val="24"/>
        </w:rPr>
        <w:t>1</w:t>
      </w:r>
      <w:commentRangeEnd w:id="159"/>
      <w:r w:rsidR="00B05062">
        <w:rPr>
          <w:rStyle w:val="CommentReference"/>
        </w:rPr>
        <w:commentReference w:id="159"/>
      </w:r>
      <w:r>
        <w:rPr>
          <w:rFonts w:ascii="Times New Roman" w:hAnsi="Times New Roman" w:cs="Times New Roman"/>
          <w:sz w:val="24"/>
          <w:szCs w:val="24"/>
        </w:rPr>
        <w:t xml:space="preserve">-25 (to </w:t>
      </w:r>
      <w:r w:rsidR="003553C8">
        <w:rPr>
          <w:rFonts w:ascii="Times New Roman" w:hAnsi="Times New Roman" w:cs="Times New Roman"/>
          <w:sz w:val="24"/>
          <w:szCs w:val="24"/>
        </w:rPr>
        <w:t>estimate the</w:t>
      </w:r>
      <w:r>
        <w:rPr>
          <w:rFonts w:ascii="Times New Roman" w:hAnsi="Times New Roman" w:cs="Times New Roman"/>
          <w:sz w:val="24"/>
          <w:szCs w:val="24"/>
        </w:rPr>
        <w:t xml:space="preserve"> </w:t>
      </w:r>
      <w:del w:id="160" w:author="Thorson, James" w:date="2016-01-19T10:55:00Z">
        <w:r w:rsidDel="008713D0">
          <w:rPr>
            <w:rFonts w:ascii="Times New Roman" w:hAnsi="Times New Roman" w:cs="Times New Roman"/>
            <w:sz w:val="24"/>
            <w:szCs w:val="24"/>
          </w:rPr>
          <w:delText xml:space="preserve">initial </w:delText>
        </w:r>
      </w:del>
      <w:r>
        <w:rPr>
          <w:rFonts w:ascii="Times New Roman" w:hAnsi="Times New Roman" w:cs="Times New Roman"/>
          <w:sz w:val="24"/>
          <w:szCs w:val="24"/>
        </w:rPr>
        <w:t xml:space="preserve">age-structure </w:t>
      </w:r>
      <w:ins w:id="161" w:author="Thorson, James" w:date="2016-01-19T10:55:00Z">
        <w:r w:rsidR="008713D0">
          <w:rPr>
            <w:rFonts w:ascii="Times New Roman" w:hAnsi="Times New Roman" w:cs="Times New Roman"/>
            <w:sz w:val="24"/>
            <w:szCs w:val="24"/>
          </w:rPr>
          <w:t xml:space="preserve">when data start in year 26, </w:t>
        </w:r>
      </w:ins>
      <w:r>
        <w:rPr>
          <w:rFonts w:ascii="Times New Roman" w:hAnsi="Times New Roman" w:cs="Times New Roman"/>
          <w:sz w:val="24"/>
          <w:szCs w:val="24"/>
        </w:rPr>
        <w:t xml:space="preserve">given plausible deviations away from the unfished age-distribution), and for years 81-100 (to simulate recruitment variability when forecasting population dynamics forward for 20 years after the </w:t>
      </w:r>
      <w:r w:rsidR="003553C8">
        <w:rPr>
          <w:rFonts w:ascii="Times New Roman" w:hAnsi="Times New Roman" w:cs="Times New Roman"/>
          <w:sz w:val="24"/>
          <w:szCs w:val="24"/>
        </w:rPr>
        <w:t>last year</w:t>
      </w:r>
      <w:r w:rsidR="00822359">
        <w:rPr>
          <w:rFonts w:ascii="Times New Roman" w:hAnsi="Times New Roman" w:cs="Times New Roman"/>
          <w:sz w:val="24"/>
          <w:szCs w:val="24"/>
        </w:rPr>
        <w:t>, year 80,</w:t>
      </w:r>
      <w:r w:rsidR="003553C8">
        <w:rPr>
          <w:rFonts w:ascii="Times New Roman" w:hAnsi="Times New Roman" w:cs="Times New Roman"/>
          <w:sz w:val="24"/>
          <w:szCs w:val="24"/>
        </w:rPr>
        <w:t xml:space="preserve"> of</w:t>
      </w:r>
      <w:r>
        <w:rPr>
          <w:rFonts w:ascii="Times New Roman" w:hAnsi="Times New Roman" w:cs="Times New Roman"/>
          <w:sz w:val="24"/>
          <w:szCs w:val="24"/>
        </w:rPr>
        <w:t xml:space="preserve"> </w:t>
      </w:r>
      <w:r w:rsidR="003553C8">
        <w:rPr>
          <w:rFonts w:ascii="Times New Roman" w:hAnsi="Times New Roman" w:cs="Times New Roman"/>
          <w:sz w:val="24"/>
          <w:szCs w:val="24"/>
        </w:rPr>
        <w:t xml:space="preserve">the </w:t>
      </w:r>
      <w:r>
        <w:rPr>
          <w:rFonts w:ascii="Times New Roman" w:hAnsi="Times New Roman" w:cs="Times New Roman"/>
          <w:sz w:val="24"/>
          <w:szCs w:val="24"/>
        </w:rPr>
        <w:t xml:space="preserve">simulated assessment </w:t>
      </w:r>
      <w:r w:rsidR="003553C8">
        <w:rPr>
          <w:rFonts w:ascii="Times New Roman" w:hAnsi="Times New Roman" w:cs="Times New Roman"/>
          <w:sz w:val="24"/>
          <w:szCs w:val="24"/>
        </w:rPr>
        <w:t>period</w:t>
      </w:r>
      <w:r>
        <w:rPr>
          <w:rFonts w:ascii="Times New Roman" w:hAnsi="Times New Roman" w:cs="Times New Roman"/>
          <w:sz w:val="24"/>
          <w:szCs w:val="24"/>
        </w:rPr>
        <w:t>)</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Dirichlet composition samples (</w:t>
      </w:r>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w:t>
      </w:r>
      <w:commentRangeStart w:id="162"/>
      <w:r w:rsidR="007C0CBC">
        <w:rPr>
          <w:rFonts w:ascii="Times New Roman" w:hAnsi="Times New Roman" w:cs="Times New Roman"/>
          <w:sz w:val="24"/>
          <w:szCs w:val="24"/>
        </w:rPr>
        <w:t xml:space="preserve">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estimated </w:t>
      </w:r>
      <w:commentRangeEnd w:id="162"/>
      <w:r w:rsidR="00B05062">
        <w:rPr>
          <w:rStyle w:val="CommentReference"/>
        </w:rPr>
        <w:commentReference w:id="162"/>
      </w:r>
      <w:r>
        <w:rPr>
          <w:rFonts w:ascii="Times New Roman" w:hAnsi="Times New Roman" w:cs="Times New Roman"/>
          <w:sz w:val="24"/>
          <w:szCs w:val="24"/>
        </w:rPr>
        <w:t xml:space="preserve">using five simulation replicates for </w:t>
      </w:r>
      <w:r w:rsidR="00A94E4B">
        <w:rPr>
          <w:rFonts w:ascii="Times New Roman" w:hAnsi="Times New Roman" w:cs="Times New Roman"/>
          <w:sz w:val="24"/>
          <w:szCs w:val="24"/>
        </w:rPr>
        <w:t>each level of autocorrelation used to generate the data</w:t>
      </w:r>
      <w:r w:rsidR="00696A84">
        <w:rPr>
          <w:rFonts w:ascii="Times New Roman" w:hAnsi="Times New Roman" w:cs="Times New Roman"/>
          <w:sz w:val="24"/>
          <w:szCs w:val="24"/>
        </w:rPr>
        <w:t xml:space="preserve"> </w:t>
      </w:r>
      <w:r>
        <w:rPr>
          <w:rFonts w:ascii="Times New Roman" w:hAnsi="Times New Roman" w:cs="Times New Roman"/>
          <w:sz w:val="24"/>
          <w:szCs w:val="24"/>
        </w:rPr>
        <w:t>(Methot and Taylor, 2011)</w:t>
      </w:r>
      <w:r w:rsidR="00696A84">
        <w:rPr>
          <w:rFonts w:ascii="Times New Roman" w:hAnsi="Times New Roman" w:cs="Times New Roman"/>
          <w:sz w:val="24"/>
          <w:szCs w:val="24"/>
        </w:rPr>
        <w:t>. The average of the bias correction parameters from the five replicates were then used for all estimation methods</w:t>
      </w:r>
      <w:r w:rsidR="00A94E4B" w:rsidRPr="00696A84">
        <w:rPr>
          <w:rFonts w:ascii="Times New Roman" w:hAnsi="Times New Roman" w:cs="Times New Roman"/>
          <w:sz w:val="24"/>
          <w:szCs w:val="24"/>
        </w:rPr>
        <w:t xml:space="preserve">. </w:t>
      </w:r>
      <w:r w:rsidR="00696A84">
        <w:rPr>
          <w:rFonts w:ascii="Times New Roman" w:hAnsi="Times New Roman" w:cs="Times New Roman"/>
          <w:sz w:val="24"/>
          <w:szCs w:val="24"/>
        </w:rPr>
        <w:t>T</w:t>
      </w:r>
      <w:r w:rsidR="004A75D4">
        <w:rPr>
          <w:rFonts w:ascii="Times New Roman" w:hAnsi="Times New Roman" w:cs="Times New Roman"/>
          <w:sz w:val="24"/>
          <w:szCs w:val="24"/>
        </w:rPr>
        <w:t xml:space="preserve">he </w:t>
      </w:r>
      <w:r w:rsidR="00696A84">
        <w:rPr>
          <w:rFonts w:ascii="Times New Roman" w:hAnsi="Times New Roman" w:cs="Times New Roman"/>
          <w:sz w:val="24"/>
          <w:szCs w:val="24"/>
        </w:rPr>
        <w:t>m</w:t>
      </w:r>
      <w:r w:rsidR="00696A84" w:rsidRPr="00696A84">
        <w:rPr>
          <w:rFonts w:ascii="Times New Roman" w:hAnsi="Times New Roman" w:cs="Times New Roman"/>
          <w:bCs/>
          <w:sz w:val="24"/>
          <w:szCs w:val="24"/>
        </w:rPr>
        <w:t>arginal log-standard deviation of recruitment</w:t>
      </w:r>
      <w:r w:rsidR="00696A84">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696A84">
        <w:rPr>
          <w:rFonts w:ascii="Times New Roman" w:hAnsi="Times New Roman" w:cs="Times New Roman"/>
          <w:bCs/>
          <w:sz w:val="24"/>
          <w:szCs w:val="24"/>
        </w:rPr>
        <w:t xml:space="preserve"> was fixed at the true value</w:t>
      </w:r>
      <w:r w:rsidR="004A75D4">
        <w:rPr>
          <w:rFonts w:ascii="Times New Roman" w:hAnsi="Times New Roman" w:cs="Times New Roman"/>
          <w:bCs/>
          <w:sz w:val="24"/>
          <w:szCs w:val="24"/>
        </w:rPr>
        <w:t xml:space="preserve"> (</w:t>
      </w:r>
      <w:r w:rsidR="004A75D4">
        <w:rPr>
          <w:rFonts w:ascii="Times New Roman" w:hAnsi="Times New Roman" w:cs="Times New Roman"/>
          <w:bCs/>
          <w:sz w:val="24"/>
          <w:szCs w:val="24"/>
        </w:rPr>
        <w:fldChar w:fldCharType="begin"/>
      </w:r>
      <w:r w:rsidR="004A75D4">
        <w:rPr>
          <w:rFonts w:ascii="Times New Roman" w:hAnsi="Times New Roman" w:cs="Times New Roman"/>
          <w:bCs/>
          <w:sz w:val="24"/>
          <w:szCs w:val="24"/>
        </w:rPr>
        <w:instrText xml:space="preserve"> REF _Ref423608070 \h </w:instrText>
      </w:r>
      <w:r w:rsidR="004A75D4">
        <w:rPr>
          <w:rFonts w:ascii="Times New Roman" w:hAnsi="Times New Roman" w:cs="Times New Roman"/>
          <w:bCs/>
          <w:sz w:val="24"/>
          <w:szCs w:val="24"/>
        </w:rPr>
      </w:r>
      <w:r w:rsidR="004A75D4">
        <w:rPr>
          <w:rFonts w:ascii="Times New Roman" w:hAnsi="Times New Roman" w:cs="Times New Roman"/>
          <w:bCs/>
          <w:sz w:val="24"/>
          <w:szCs w:val="24"/>
        </w:rPr>
        <w:fldChar w:fldCharType="separate"/>
      </w:r>
      <w:r w:rsidR="004A75D4" w:rsidRPr="00DD6BFB">
        <w:rPr>
          <w:rFonts w:ascii="Times New Roman" w:hAnsi="Times New Roman" w:cs="Times New Roman"/>
          <w:sz w:val="24"/>
          <w:szCs w:val="24"/>
        </w:rPr>
        <w:t xml:space="preserve">Table </w:t>
      </w:r>
      <w:r w:rsidR="004A75D4" w:rsidRPr="00DD6BFB">
        <w:rPr>
          <w:rFonts w:ascii="Times New Roman" w:hAnsi="Times New Roman" w:cs="Times New Roman"/>
          <w:noProof/>
          <w:sz w:val="24"/>
          <w:szCs w:val="24"/>
        </w:rPr>
        <w:t>1</w:t>
      </w:r>
      <w:r w:rsidR="004A75D4">
        <w:rPr>
          <w:rFonts w:ascii="Times New Roman" w:hAnsi="Times New Roman" w:cs="Times New Roman"/>
          <w:bCs/>
          <w:sz w:val="24"/>
          <w:szCs w:val="24"/>
        </w:rPr>
        <w:fldChar w:fldCharType="end"/>
      </w:r>
      <w:r w:rsidR="004A75D4">
        <w:rPr>
          <w:rFonts w:ascii="Times New Roman" w:hAnsi="Times New Roman" w:cs="Times New Roman"/>
          <w:bCs/>
          <w:sz w:val="24"/>
          <w:szCs w:val="24"/>
        </w:rPr>
        <w:t>).</w:t>
      </w:r>
    </w:p>
    <w:p w14:paraId="737B196E"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sidR="00A94E4B">
        <w:rPr>
          <w:rFonts w:ascii="Times New Roman" w:hAnsi="Times New Roman" w:cs="Times New Roman"/>
          <w:sz w:val="24"/>
          <w:szCs w:val="24"/>
        </w:rPr>
        <w:t>:</w:t>
      </w:r>
    </w:p>
    <w:p w14:paraId="548B816D"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True” –</w:t>
      </w:r>
      <w:r w:rsidR="00822359">
        <w:rPr>
          <w:rFonts w:ascii="Times New Roman" w:hAnsi="Times New Roman" w:cs="Times New Roman"/>
          <w:sz w:val="24"/>
          <w:szCs w:val="24"/>
        </w:rPr>
        <w:t xml:space="preserve"> </w:t>
      </w:r>
      <w:r>
        <w:rPr>
          <w:rFonts w:ascii="Times New Roman" w:hAnsi="Times New Roman" w:cs="Times New Roman"/>
          <w:sz w:val="24"/>
          <w:szCs w:val="24"/>
        </w:rPr>
        <w:t xml:space="preserve">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Pr>
          <w:rFonts w:ascii="Times New Roman" w:hAnsi="Times New Roman" w:cs="Times New Roman"/>
          <w:sz w:val="24"/>
          <w:szCs w:val="24"/>
        </w:rPr>
        <w:t xml:space="preserve">ρ </w:t>
      </w:r>
      <w:r>
        <w:rPr>
          <w:rFonts w:ascii="Times New Roman" w:hAnsi="Times New Roman" w:cs="Times New Roman"/>
          <w:sz w:val="24"/>
          <w:szCs w:val="24"/>
        </w:rPr>
        <w:t xml:space="preserve">will </w:t>
      </w:r>
      <w:r w:rsidR="00822359">
        <w:rPr>
          <w:rFonts w:ascii="Times New Roman" w:hAnsi="Times New Roman" w:cs="Times New Roman"/>
          <w:sz w:val="24"/>
          <w:szCs w:val="24"/>
        </w:rPr>
        <w:t xml:space="preserve">never </w:t>
      </w:r>
      <w:r>
        <w:rPr>
          <w:rFonts w:ascii="Times New Roman" w:hAnsi="Times New Roman" w:cs="Times New Roman"/>
          <w:sz w:val="24"/>
          <w:szCs w:val="24"/>
        </w:rPr>
        <w:t xml:space="preserve">be unknown), but is included as a reference case, to demonstrate model performance if </w:t>
      </w:r>
      <w:r w:rsidR="003553C8">
        <w:rPr>
          <w:rFonts w:ascii="Times New Roman" w:hAnsi="Times New Roman" w:cs="Times New Roman"/>
          <w:sz w:val="24"/>
          <w:szCs w:val="24"/>
        </w:rPr>
        <w:t xml:space="preserve">the extent of </w:t>
      </w:r>
      <w:r>
        <w:rPr>
          <w:rFonts w:ascii="Times New Roman" w:hAnsi="Times New Roman" w:cs="Times New Roman"/>
          <w:sz w:val="24"/>
          <w:szCs w:val="24"/>
        </w:rPr>
        <w:t>autocorrelation were known exactly.</w:t>
      </w:r>
    </w:p>
    <w:p w14:paraId="06F1252B" w14:textId="77777777" w:rsidR="00194451" w:rsidRDefault="000F5C4C">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Zero” –an estimation model where </w:t>
      </w:r>
      <w:r w:rsidR="00822359">
        <w:rPr>
          <w:rFonts w:ascii="Times New Roman" w:hAnsi="Times New Roman" w:cs="Times New Roman"/>
          <w:sz w:val="24"/>
          <w:szCs w:val="24"/>
        </w:rPr>
        <w:t xml:space="preserve">the </w:t>
      </w:r>
      <w:r>
        <w:rPr>
          <w:rFonts w:ascii="Times New Roman" w:hAnsi="Times New Roman" w:cs="Times New Roman"/>
          <w:sz w:val="24"/>
          <w:szCs w:val="24"/>
        </w:rPr>
        <w:t xml:space="preserve">autocorrelation </w:t>
      </w:r>
      <w:r w:rsidR="00822359">
        <w:rPr>
          <w:rFonts w:ascii="Times New Roman" w:hAnsi="Times New Roman" w:cs="Times New Roman"/>
          <w:sz w:val="24"/>
          <w:szCs w:val="24"/>
        </w:rPr>
        <w:t xml:space="preserve">parameter </w:t>
      </w:r>
      <w:r>
        <w:rPr>
          <w:rFonts w:ascii="Times New Roman" w:hAnsi="Times New Roman" w:cs="Times New Roman"/>
          <w:sz w:val="24"/>
          <w:szCs w:val="24"/>
        </w:rPr>
        <w:t xml:space="preserve">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14:paraId="6C2B8BAE" w14:textId="77777777"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0F5C4C">
        <w:rPr>
          <w:rFonts w:ascii="Times New Roman" w:hAnsi="Times New Roman" w:cs="Times New Roman"/>
          <w:sz w:val="24"/>
          <w:szCs w:val="24"/>
        </w:rPr>
        <w:t>“Internal” –</w:t>
      </w:r>
      <w:r w:rsidR="00822359">
        <w:rPr>
          <w:rFonts w:ascii="Times New Roman" w:hAnsi="Times New Roman" w:cs="Times New Roman"/>
          <w:sz w:val="24"/>
          <w:szCs w:val="24"/>
        </w:rPr>
        <w:t xml:space="preserve"> </w:t>
      </w:r>
      <w:r w:rsidR="000F5C4C">
        <w:rPr>
          <w:rFonts w:ascii="Times New Roman" w:hAnsi="Times New Roman" w:cs="Times New Roman"/>
          <w:sz w:val="24"/>
          <w:szCs w:val="24"/>
        </w:rPr>
        <w:t>an estimation model where the autocorrelation</w:t>
      </w:r>
      <w:r w:rsidR="003553C8">
        <w:rPr>
          <w:rFonts w:ascii="Times New Roman" w:hAnsi="Times New Roman" w:cs="Times New Roman"/>
          <w:sz w:val="24"/>
          <w:szCs w:val="24"/>
        </w:rPr>
        <w:t xml:space="preserve"> parameter</w:t>
      </w:r>
      <w:r w:rsidR="000F5C4C">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Pr>
          <w:rFonts w:ascii="Times New Roman" w:hAnsi="Times New Roman" w:cs="Times New Roman"/>
          <w:sz w:val="24"/>
          <w:szCs w:val="24"/>
        </w:rPr>
        <w:t>(Thorson and Minto, 2015)</w:t>
      </w:r>
      <w:r w:rsidR="000F5C4C">
        <w:rPr>
          <w:rFonts w:ascii="Times New Roman" w:hAnsi="Times New Roman" w:cs="Times New Roman"/>
          <w:sz w:val="24"/>
          <w:szCs w:val="24"/>
        </w:rPr>
        <w:t xml:space="preserve">.  Previous research demonstrates that penalized likelihood estimation results in negative bias when estimating the </w:t>
      </w:r>
      <w:r w:rsidR="003553C8">
        <w:rPr>
          <w:rFonts w:ascii="Times New Roman" w:hAnsi="Times New Roman" w:cs="Times New Roman"/>
          <w:sz w:val="24"/>
          <w:szCs w:val="24"/>
        </w:rPr>
        <w:t xml:space="preserve">variation in the </w:t>
      </w:r>
      <w:r w:rsidR="000F5C4C">
        <w:rPr>
          <w:rFonts w:ascii="Times New Roman" w:hAnsi="Times New Roman" w:cs="Times New Roman"/>
          <w:sz w:val="24"/>
          <w:szCs w:val="24"/>
        </w:rPr>
        <w:t>recruitment deviation</w:t>
      </w:r>
      <w:r w:rsidR="003553C8">
        <w:rPr>
          <w:rFonts w:ascii="Times New Roman" w:hAnsi="Times New Roman" w:cs="Times New Roman"/>
          <w:sz w:val="24"/>
          <w:szCs w:val="24"/>
        </w:rPr>
        <w:t>s</w:t>
      </w:r>
      <w:r w:rsidR="000F5C4C">
        <w:rPr>
          <w:rFonts w:ascii="Times New Roman" w:hAnsi="Times New Roman" w:cs="Times New Roman"/>
          <w:sz w:val="24"/>
          <w:szCs w:val="24"/>
        </w:rPr>
        <w:t xml:space="preserve"> (</w:t>
      </w:r>
      <w:r w:rsidR="000F5C4C">
        <w:rPr>
          <w:rFonts w:ascii="Times New Roman" w:hAnsi="Times New Roman" w:cs="Times New Roman"/>
          <w:i/>
          <w:sz w:val="24"/>
          <w:szCs w:val="24"/>
        </w:rPr>
        <w:t>σ</w:t>
      </w:r>
      <w:r w:rsidR="000F5C4C" w:rsidRPr="000F5C4C">
        <w:rPr>
          <w:rFonts w:ascii="Times New Roman" w:hAnsi="Times New Roman" w:cs="Times New Roman"/>
          <w:i/>
          <w:sz w:val="24"/>
          <w:szCs w:val="24"/>
          <w:vertAlign w:val="subscript"/>
        </w:rPr>
        <w:t>r</w:t>
      </w:r>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sidR="000F5C4C">
        <w:rPr>
          <w:rFonts w:ascii="Times New Roman" w:hAnsi="Times New Roman" w:cs="Times New Roman"/>
          <w:sz w:val="24"/>
          <w:szCs w:val="24"/>
        </w:rPr>
        <w:t xml:space="preserve">).  However, its performance when estimating the magnitude of </w:t>
      </w:r>
      <w:r>
        <w:rPr>
          <w:rFonts w:ascii="Times New Roman" w:hAnsi="Times New Roman" w:cs="Times New Roman"/>
          <w:sz w:val="24"/>
          <w:szCs w:val="24"/>
        </w:rPr>
        <w:t>ρ</w:t>
      </w:r>
      <w:r w:rsidR="000F5C4C">
        <w:rPr>
          <w:rFonts w:ascii="Times New Roman" w:hAnsi="Times New Roman" w:cs="Times New Roman"/>
          <w:sz w:val="24"/>
          <w:szCs w:val="24"/>
        </w:rPr>
        <w:t xml:space="preserve"> has not been previously explored.</w:t>
      </w:r>
    </w:p>
    <w:p w14:paraId="5D9A80BB" w14:textId="1340CA69" w:rsidR="00194451" w:rsidRDefault="00F14638">
      <w:pPr>
        <w:pStyle w:val="ListParagraph"/>
        <w:numPr>
          <w:ilvl w:val="0"/>
          <w:numId w:val="8"/>
        </w:numPr>
        <w:tabs>
          <w:tab w:val="left" w:pos="360"/>
          <w:tab w:val="left" w:pos="720"/>
        </w:tabs>
        <w:spacing w:after="0" w:line="240" w:lineRule="auto"/>
        <w:ind w:left="720" w:hanging="360"/>
        <w:jc w:val="both"/>
        <w:rPr>
          <w:rFonts w:ascii="Times New Roman" w:hAnsi="Times New Roman" w:cs="Times New Roman"/>
          <w:sz w:val="24"/>
          <w:szCs w:val="24"/>
        </w:rPr>
      </w:pPr>
      <w:r>
        <w:rPr>
          <w:rFonts w:ascii="Times New Roman" w:hAnsi="Times New Roman" w:cs="Times New Roman"/>
          <w:sz w:val="24"/>
          <w:szCs w:val="24"/>
        </w:rPr>
        <w:t xml:space="preserve"> </w:t>
      </w:r>
      <w:r w:rsidR="004D76D9">
        <w:rPr>
          <w:rFonts w:ascii="Times New Roman" w:hAnsi="Times New Roman" w:cs="Times New Roman"/>
          <w:sz w:val="24"/>
          <w:szCs w:val="24"/>
        </w:rPr>
        <w:t>“External” –</w:t>
      </w:r>
      <w:r>
        <w:rPr>
          <w:rFonts w:ascii="Times New Roman" w:hAnsi="Times New Roman" w:cs="Times New Roman"/>
          <w:sz w:val="24"/>
          <w:szCs w:val="24"/>
        </w:rPr>
        <w:t xml:space="preserve"> </w:t>
      </w:r>
      <w:r w:rsidR="004D76D9">
        <w:rPr>
          <w:rFonts w:ascii="Times New Roman" w:hAnsi="Times New Roman" w:cs="Times New Roman"/>
          <w:sz w:val="24"/>
          <w:szCs w:val="24"/>
        </w:rPr>
        <w:t xml:space="preserve">an estimation model where </w:t>
      </w:r>
      <w:r w:rsidR="003553C8">
        <w:rPr>
          <w:rFonts w:ascii="Times New Roman" w:hAnsi="Times New Roman" w:cs="Times New Roman"/>
          <w:sz w:val="24"/>
          <w:szCs w:val="24"/>
        </w:rPr>
        <w:t xml:space="preserve">the </w:t>
      </w:r>
      <w:r w:rsidR="004D76D9">
        <w:rPr>
          <w:rFonts w:ascii="Times New Roman" w:hAnsi="Times New Roman" w:cs="Times New Roman"/>
          <w:sz w:val="24"/>
          <w:szCs w:val="24"/>
        </w:rPr>
        <w:t xml:space="preserve">autocorrelation </w:t>
      </w:r>
      <w:r w:rsidR="003553C8">
        <w:rPr>
          <w:rFonts w:ascii="Times New Roman" w:hAnsi="Times New Roman" w:cs="Times New Roman"/>
          <w:sz w:val="24"/>
          <w:szCs w:val="24"/>
        </w:rPr>
        <w:t xml:space="preserve">parameter </w:t>
      </w:r>
      <w:r w:rsidR="004D76D9">
        <w:rPr>
          <w:rFonts w:ascii="Times New Roman" w:hAnsi="Times New Roman" w:cs="Times New Roman"/>
          <w:sz w:val="24"/>
          <w:szCs w:val="24"/>
        </w:rPr>
        <w:t xml:space="preserve">is estimated externally to SS.  </w:t>
      </w:r>
      <w:r w:rsidR="003553C8">
        <w:rPr>
          <w:rFonts w:ascii="Times New Roman" w:hAnsi="Times New Roman" w:cs="Times New Roman"/>
          <w:sz w:val="24"/>
          <w:szCs w:val="24"/>
        </w:rPr>
        <w:t>T</w:t>
      </w:r>
      <w:r w:rsidR="004D76D9">
        <w:rPr>
          <w:rFonts w:ascii="Times New Roman" w:hAnsi="Times New Roman" w:cs="Times New Roman"/>
          <w:sz w:val="24"/>
          <w:szCs w:val="24"/>
        </w:rPr>
        <w:t>his involves extracting estimates of recruitment deviations from the “</w:t>
      </w:r>
      <w:del w:id="163" w:author="Thorson, James" w:date="2016-01-19T10:56:00Z">
        <w:r w:rsidR="004D76D9" w:rsidDel="008713D0">
          <w:rPr>
            <w:rFonts w:ascii="Times New Roman" w:hAnsi="Times New Roman" w:cs="Times New Roman"/>
            <w:sz w:val="24"/>
            <w:szCs w:val="24"/>
          </w:rPr>
          <w:delText>Internal</w:delText>
        </w:r>
      </w:del>
      <w:ins w:id="164" w:author="Thorson, James" w:date="2016-01-19T10:56:00Z">
        <w:r w:rsidR="008713D0">
          <w:rPr>
            <w:rFonts w:ascii="Times New Roman" w:hAnsi="Times New Roman" w:cs="Times New Roman"/>
            <w:sz w:val="24"/>
            <w:szCs w:val="24"/>
          </w:rPr>
          <w:t>Zero</w:t>
        </w:r>
      </w:ins>
      <w:r w:rsidR="004D76D9">
        <w:rPr>
          <w:rFonts w:ascii="Times New Roman" w:hAnsi="Times New Roman" w:cs="Times New Roman"/>
          <w:sz w:val="24"/>
          <w:szCs w:val="24"/>
        </w:rPr>
        <w:t xml:space="preserve">” estimation model, and then estimating the </w:t>
      </w:r>
      <w:del w:id="165" w:author="Thorson, James" w:date="2016-01-19T10:56:00Z">
        <w:r w:rsidR="004D76D9" w:rsidDel="008713D0">
          <w:rPr>
            <w:rFonts w:ascii="Times New Roman" w:hAnsi="Times New Roman" w:cs="Times New Roman"/>
            <w:sz w:val="24"/>
            <w:szCs w:val="24"/>
          </w:rPr>
          <w:delText xml:space="preserve">sampling </w:delText>
        </w:r>
      </w:del>
      <w:ins w:id="166" w:author="Thorson, James" w:date="2016-01-19T10:56:00Z">
        <w:r w:rsidR="008713D0">
          <w:rPr>
            <w:rFonts w:ascii="Times New Roman" w:hAnsi="Times New Roman" w:cs="Times New Roman"/>
            <w:sz w:val="24"/>
            <w:szCs w:val="24"/>
          </w:rPr>
          <w:t xml:space="preserve">first-order </w:t>
        </w:r>
      </w:ins>
      <w:r w:rsidR="004D76D9">
        <w:rPr>
          <w:rFonts w:ascii="Times New Roman" w:hAnsi="Times New Roman" w:cs="Times New Roman"/>
          <w:sz w:val="24"/>
          <w:szCs w:val="24"/>
        </w:rPr>
        <w:t xml:space="preserve">autocorrelation of these estimates using the </w:t>
      </w:r>
      <w:r w:rsidR="004D76D9">
        <w:rPr>
          <w:rFonts w:ascii="Times New Roman" w:hAnsi="Times New Roman" w:cs="Times New Roman"/>
          <w:i/>
          <w:sz w:val="24"/>
          <w:szCs w:val="24"/>
        </w:rPr>
        <w:t>acf</w:t>
      </w:r>
      <w:r w:rsidR="004D76D9">
        <w:rPr>
          <w:rFonts w:ascii="Times New Roman" w:hAnsi="Times New Roman" w:cs="Times New Roman"/>
          <w:sz w:val="24"/>
          <w:szCs w:val="24"/>
        </w:rPr>
        <w:t xml:space="preserve"> function in R (R Core Development Team 2015).  This level of autocorrelation is then </w:t>
      </w:r>
      <w:r w:rsidR="003553C8">
        <w:rPr>
          <w:rFonts w:ascii="Times New Roman" w:hAnsi="Times New Roman" w:cs="Times New Roman"/>
          <w:sz w:val="24"/>
          <w:szCs w:val="24"/>
        </w:rPr>
        <w:t xml:space="preserve">set </w:t>
      </w:r>
      <w:r w:rsidR="004D76D9">
        <w:rPr>
          <w:rFonts w:ascii="Times New Roman" w:hAnsi="Times New Roman" w:cs="Times New Roman"/>
          <w:sz w:val="24"/>
          <w:szCs w:val="24"/>
        </w:rPr>
        <w:t>as a f</w:t>
      </w:r>
      <w:r>
        <w:rPr>
          <w:rFonts w:ascii="Times New Roman" w:hAnsi="Times New Roman" w:cs="Times New Roman"/>
          <w:sz w:val="24"/>
          <w:szCs w:val="24"/>
        </w:rPr>
        <w:t>ixed value in SS</w:t>
      </w:r>
      <w:r w:rsidR="004D76D9">
        <w:rPr>
          <w:rFonts w:ascii="Times New Roman" w:hAnsi="Times New Roman" w:cs="Times New Roman"/>
          <w:sz w:val="24"/>
          <w:szCs w:val="24"/>
        </w:rPr>
        <w:t>, and S</w:t>
      </w:r>
      <w:r>
        <w:rPr>
          <w:rFonts w:ascii="Times New Roman" w:hAnsi="Times New Roman" w:cs="Times New Roman"/>
          <w:sz w:val="24"/>
          <w:szCs w:val="24"/>
        </w:rPr>
        <w:t>S</w:t>
      </w:r>
      <w:r w:rsidR="004D76D9">
        <w:rPr>
          <w:rFonts w:ascii="Times New Roman" w:hAnsi="Times New Roman" w:cs="Times New Roman"/>
          <w:sz w:val="24"/>
          <w:szCs w:val="24"/>
        </w:rPr>
        <w:t xml:space="preserve"> is </w:t>
      </w:r>
      <w:commentRangeStart w:id="167"/>
      <w:r w:rsidR="004D76D9">
        <w:rPr>
          <w:rFonts w:ascii="Times New Roman" w:hAnsi="Times New Roman" w:cs="Times New Roman"/>
          <w:sz w:val="24"/>
          <w:szCs w:val="24"/>
        </w:rPr>
        <w:t xml:space="preserve">run a second time </w:t>
      </w:r>
      <w:commentRangeEnd w:id="167"/>
      <w:r w:rsidR="00DB6C7F">
        <w:rPr>
          <w:rStyle w:val="CommentReference"/>
        </w:rPr>
        <w:commentReference w:id="167"/>
      </w:r>
      <w:r w:rsidR="004D76D9">
        <w:rPr>
          <w:rFonts w:ascii="Times New Roman" w:hAnsi="Times New Roman" w:cs="Times New Roman"/>
          <w:sz w:val="24"/>
          <w:szCs w:val="24"/>
        </w:rPr>
        <w:t xml:space="preserve">to estimate </w:t>
      </w:r>
      <w:r w:rsidR="004D76D9">
        <w:rPr>
          <w:rFonts w:ascii="Times New Roman" w:hAnsi="Times New Roman" w:cs="Times New Roman"/>
          <w:sz w:val="24"/>
          <w:szCs w:val="24"/>
        </w:rPr>
        <w:lastRenderedPageBreak/>
        <w:t xml:space="preserve">other parameters for a given data set.  This estimation model will likely have different estimation performance than the “internal” </w:t>
      </w:r>
      <w:r w:rsidR="003553C8">
        <w:rPr>
          <w:rFonts w:ascii="Times New Roman" w:hAnsi="Times New Roman" w:cs="Times New Roman"/>
          <w:sz w:val="24"/>
          <w:szCs w:val="24"/>
        </w:rPr>
        <w:t>estimation model</w:t>
      </w:r>
      <w:r w:rsidR="004D76D9">
        <w:rPr>
          <w:rFonts w:ascii="Times New Roman" w:hAnsi="Times New Roman" w:cs="Times New Roman"/>
          <w:sz w:val="24"/>
          <w:szCs w:val="24"/>
        </w:rPr>
        <w:t>, given that sample</w:t>
      </w:r>
      <w:r w:rsidR="003553C8">
        <w:rPr>
          <w:rFonts w:ascii="Times New Roman" w:hAnsi="Times New Roman" w:cs="Times New Roman"/>
          <w:sz w:val="24"/>
          <w:szCs w:val="24"/>
        </w:rPr>
        <w:t>-</w:t>
      </w:r>
      <w:r w:rsidR="004D76D9">
        <w:rPr>
          <w:rFonts w:ascii="Times New Roman" w:hAnsi="Times New Roman" w:cs="Times New Roman"/>
          <w:sz w:val="24"/>
          <w:szCs w:val="24"/>
        </w:rPr>
        <w:t xml:space="preserve"> and population-level estimates are often different in </w:t>
      </w:r>
      <w:ins w:id="168" w:author="Thorson, James" w:date="2016-01-19T10:56:00Z">
        <w:r w:rsidR="008713D0">
          <w:rPr>
            <w:rFonts w:ascii="Times New Roman" w:hAnsi="Times New Roman" w:cs="Times New Roman"/>
            <w:sz w:val="24"/>
            <w:szCs w:val="24"/>
          </w:rPr>
          <w:t xml:space="preserve">maximum likelihood estimates of </w:t>
        </w:r>
      </w:ins>
      <w:r w:rsidR="004D76D9">
        <w:rPr>
          <w:rFonts w:ascii="Times New Roman" w:hAnsi="Times New Roman" w:cs="Times New Roman"/>
          <w:sz w:val="24"/>
          <w:szCs w:val="24"/>
        </w:rPr>
        <w:t>mixed-effects models</w:t>
      </w:r>
      <w:r w:rsidR="004857E9">
        <w:rPr>
          <w:rFonts w:ascii="Times New Roman" w:hAnsi="Times New Roman" w:cs="Times New Roman"/>
          <w:sz w:val="24"/>
          <w:szCs w:val="24"/>
        </w:rPr>
        <w:t xml:space="preserve"> </w:t>
      </w:r>
      <w:r w:rsid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sidR="004D76D9">
        <w:rPr>
          <w:rFonts w:ascii="Times New Roman" w:hAnsi="Times New Roman" w:cs="Times New Roman"/>
          <w:sz w:val="24"/>
          <w:szCs w:val="24"/>
        </w:rPr>
        <w:t xml:space="preserve">  </w:t>
      </w:r>
    </w:p>
    <w:p w14:paraId="0B495C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4D76D9">
        <w:rPr>
          <w:rFonts w:ascii="Times New Roman" w:hAnsi="Times New Roman" w:cs="Times New Roman"/>
          <w:sz w:val="24"/>
          <w:szCs w:val="24"/>
        </w:rPr>
        <w:t xml:space="preserve">Each estimation method generates </w:t>
      </w:r>
      <w:r w:rsidR="00A94E4B" w:rsidRPr="004A1A72">
        <w:rPr>
          <w:rFonts w:ascii="Times New Roman" w:hAnsi="Times New Roman" w:cs="Times New Roman"/>
          <w:sz w:val="24"/>
          <w:szCs w:val="24"/>
        </w:rPr>
        <w:t xml:space="preserve">forecasts </w:t>
      </w:r>
      <w:r w:rsidR="004D76D9">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4D76D9">
        <w:rPr>
          <w:rFonts w:ascii="Times New Roman" w:hAnsi="Times New Roman" w:cs="Times New Roman"/>
          <w:sz w:val="24"/>
          <w:szCs w:val="24"/>
        </w:rPr>
        <w:t xml:space="preserve">.  </w:t>
      </w:r>
      <w:commentRangeStart w:id="169"/>
      <w:r w:rsidR="004D76D9">
        <w:rPr>
          <w:rFonts w:ascii="Times New Roman" w:hAnsi="Times New Roman" w:cs="Times New Roman"/>
          <w:sz w:val="24"/>
          <w:szCs w:val="24"/>
        </w:rPr>
        <w:t>All estimation models have no</w:t>
      </w:r>
      <w:r w:rsidR="00772D50">
        <w:rPr>
          <w:rFonts w:ascii="Times New Roman" w:hAnsi="Times New Roman" w:cs="Times New Roman"/>
          <w:sz w:val="24"/>
          <w:szCs w:val="24"/>
        </w:rPr>
        <w:t xml:space="preserve"> additional</w:t>
      </w:r>
      <w:r w:rsidR="004D76D9">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w:t>
      </w:r>
      <w:r w:rsidR="003553C8">
        <w:rPr>
          <w:rFonts w:ascii="Times New Roman" w:hAnsi="Times New Roman" w:cs="Times New Roman"/>
          <w:sz w:val="24"/>
          <w:szCs w:val="24"/>
        </w:rPr>
        <w:t>d</w:t>
      </w:r>
      <w:r w:rsidR="00957CB4">
        <w:rPr>
          <w:rFonts w:ascii="Times New Roman" w:hAnsi="Times New Roman" w:cs="Times New Roman"/>
          <w:sz w:val="24"/>
          <w:szCs w:val="24"/>
        </w:rPr>
        <w:t xml:space="preserve">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w:t>
      </w:r>
      <w:commentRangeEnd w:id="169"/>
      <w:r w:rsidR="00F14638">
        <w:rPr>
          <w:rStyle w:val="CommentReference"/>
        </w:rPr>
        <w:commentReference w:id="169"/>
      </w:r>
      <w:r w:rsidR="00D57174">
        <w:rPr>
          <w:rFonts w:ascii="Times New Roman" w:hAnsi="Times New Roman" w:cs="Times New Roman"/>
          <w:sz w:val="24"/>
          <w:szCs w:val="24"/>
        </w:rPr>
        <w:t>S</w:t>
      </w:r>
      <w:r w:rsidR="00F14638">
        <w:rPr>
          <w:rFonts w:ascii="Times New Roman" w:hAnsi="Times New Roman" w:cs="Times New Roman"/>
          <w:sz w:val="24"/>
          <w:szCs w:val="24"/>
        </w:rPr>
        <w:t>S</w:t>
      </w:r>
      <w:r w:rsidR="00D57174">
        <w:rPr>
          <w:rFonts w:ascii="Times New Roman" w:hAnsi="Times New Roman" w:cs="Times New Roman"/>
          <w:sz w:val="24"/>
          <w:szCs w:val="24"/>
        </w:rPr>
        <w:t xml:space="preserve">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w:t>
      </w:r>
      <w:r w:rsidR="003553C8">
        <w:rPr>
          <w:rFonts w:ascii="Times New Roman" w:hAnsi="Times New Roman" w:cs="Times New Roman"/>
          <w:sz w:val="24"/>
          <w:szCs w:val="24"/>
        </w:rPr>
        <w:t xml:space="preserve">future </w:t>
      </w:r>
      <w:r w:rsidR="00571575">
        <w:rPr>
          <w:rFonts w:ascii="Times New Roman" w:hAnsi="Times New Roman" w:cs="Times New Roman"/>
          <w:sz w:val="24"/>
          <w:szCs w:val="24"/>
        </w:rPr>
        <w:t xml:space="preserve">recruitment deviations, and this uncertainty is </w:t>
      </w:r>
      <w:r w:rsidR="001B4319">
        <w:rPr>
          <w:rFonts w:ascii="Times New Roman" w:hAnsi="Times New Roman" w:cs="Times New Roman"/>
          <w:sz w:val="24"/>
          <w:szCs w:val="24"/>
        </w:rPr>
        <w:t>a function of</w:t>
      </w:r>
      <w:r w:rsidR="00571575">
        <w:rPr>
          <w:rFonts w:ascii="Times New Roman" w:hAnsi="Times New Roman" w:cs="Times New Roman"/>
          <w:sz w:val="24"/>
          <w:szCs w:val="24"/>
        </w:rPr>
        <w:t xml:space="preserve"> the level of recruitment autocorrelation. </w:t>
      </w:r>
    </w:p>
    <w:p w14:paraId="187905C7"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p>
    <w:p w14:paraId="685BA949" w14:textId="77777777" w:rsidR="008713D0" w:rsidRDefault="00384B61">
      <w:pPr>
        <w:tabs>
          <w:tab w:val="left" w:pos="360"/>
        </w:tabs>
        <w:spacing w:after="0" w:line="240" w:lineRule="auto"/>
        <w:jc w:val="both"/>
        <w:rPr>
          <w:ins w:id="170" w:author="Thorson, James" w:date="2016-01-19T10:57:00Z"/>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Convergence of the estimation </w:t>
      </w:r>
      <w:r>
        <w:rPr>
          <w:rFonts w:ascii="Times New Roman" w:hAnsi="Times New Roman" w:cs="Times New Roman"/>
          <w:sz w:val="24"/>
          <w:szCs w:val="24"/>
        </w:rPr>
        <w:t xml:space="preserve">model </w:t>
      </w:r>
      <w:r w:rsidR="00A94E4B" w:rsidRPr="00DD6BFB">
        <w:rPr>
          <w:rFonts w:ascii="Times New Roman" w:hAnsi="Times New Roman" w:cs="Times New Roman"/>
          <w:sz w:val="24"/>
          <w:szCs w:val="24"/>
        </w:rPr>
        <w:t xml:space="preserve">was </w:t>
      </w:r>
      <w:r w:rsidR="00A94E4B">
        <w:rPr>
          <w:rFonts w:ascii="Times New Roman" w:hAnsi="Times New Roman" w:cs="Times New Roman"/>
          <w:sz w:val="24"/>
          <w:szCs w:val="24"/>
        </w:rPr>
        <w:t>determined</w:t>
      </w:r>
      <w:r w:rsidR="00A94E4B" w:rsidRPr="00DD6BFB">
        <w:rPr>
          <w:rFonts w:ascii="Times New Roman" w:hAnsi="Times New Roman" w:cs="Times New Roman"/>
          <w:sz w:val="24"/>
          <w:szCs w:val="24"/>
        </w:rPr>
        <w:t xml:space="preserve"> using the maximum gradient of the objective function, where models with a </w:t>
      </w:r>
      <w:r w:rsidR="00A94E4B">
        <w:rPr>
          <w:rFonts w:ascii="Times New Roman" w:hAnsi="Times New Roman" w:cs="Times New Roman"/>
          <w:sz w:val="24"/>
          <w:szCs w:val="24"/>
        </w:rPr>
        <w:t xml:space="preserve">maximum </w:t>
      </w:r>
      <w:r w:rsidR="00A94E4B" w:rsidRPr="00DD6BFB">
        <w:rPr>
          <w:rFonts w:ascii="Times New Roman" w:hAnsi="Times New Roman" w:cs="Times New Roman"/>
          <w:sz w:val="24"/>
          <w:szCs w:val="24"/>
        </w:rPr>
        <w:t xml:space="preserve">gradient of </w:t>
      </w:r>
      <w:r w:rsidR="00A94E4B">
        <w:rPr>
          <w:rFonts w:ascii="Times New Roman" w:hAnsi="Times New Roman" w:cs="Times New Roman"/>
          <w:sz w:val="24"/>
          <w:szCs w:val="24"/>
        </w:rPr>
        <w:t>less</w:t>
      </w:r>
      <w:r w:rsidR="00A94E4B" w:rsidRPr="00DD6BFB">
        <w:rPr>
          <w:rFonts w:ascii="Times New Roman" w:hAnsi="Times New Roman" w:cs="Times New Roman"/>
          <w:sz w:val="24"/>
          <w:szCs w:val="24"/>
        </w:rPr>
        <w:t xml:space="preserve"> than 0.01 </w:t>
      </w:r>
      <w:r w:rsidR="00A94E4B">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nite Hessian </w:t>
      </w:r>
      <w:r w:rsidR="00A94E4B">
        <w:rPr>
          <w:rFonts w:ascii="Times New Roman" w:hAnsi="Times New Roman" w:cs="Times New Roman"/>
          <w:sz w:val="24"/>
          <w:szCs w:val="24"/>
        </w:rPr>
        <w:t xml:space="preserve">matrix </w:t>
      </w:r>
      <w:r w:rsidR="00A94E4B" w:rsidRPr="00DD6BFB">
        <w:rPr>
          <w:rFonts w:ascii="Times New Roman" w:hAnsi="Times New Roman" w:cs="Times New Roman"/>
          <w:sz w:val="24"/>
          <w:szCs w:val="24"/>
        </w:rPr>
        <w:t xml:space="preserve">were </w:t>
      </w:r>
      <w:r w:rsidR="00A94E4B">
        <w:rPr>
          <w:rFonts w:ascii="Times New Roman" w:hAnsi="Times New Roman" w:cs="Times New Roman"/>
          <w:sz w:val="24"/>
          <w:szCs w:val="24"/>
        </w:rPr>
        <w:t>assumed to have converg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odels that failed to converge</w:t>
      </w:r>
      <w:r w:rsidR="00A94E4B" w:rsidRPr="00DD6BFB">
        <w:rPr>
          <w:rFonts w:ascii="Times New Roman" w:hAnsi="Times New Roman" w:cs="Times New Roman"/>
          <w:sz w:val="24"/>
          <w:szCs w:val="24"/>
        </w:rPr>
        <w:t xml:space="preserve"> were removed</w:t>
      </w:r>
      <w:r w:rsidR="00A94E4B">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sidR="00A94E4B">
        <w:rPr>
          <w:rFonts w:ascii="Times New Roman" w:hAnsi="Times New Roman" w:cs="Times New Roman"/>
          <w:sz w:val="24"/>
          <w:szCs w:val="24"/>
        </w:rPr>
        <w:t>.</w:t>
      </w:r>
      <w:r w:rsidR="00D57174">
        <w:rPr>
          <w:rFonts w:ascii="Times New Roman" w:hAnsi="Times New Roman" w:cs="Times New Roman"/>
          <w:sz w:val="24"/>
          <w:szCs w:val="24"/>
        </w:rPr>
        <w:t xml:space="preserve">  </w:t>
      </w:r>
      <w:r w:rsidR="00A94E4B">
        <w:rPr>
          <w:rFonts w:ascii="Times New Roman" w:hAnsi="Times New Roman" w:cs="Times New Roman"/>
          <w:sz w:val="24"/>
          <w:szCs w:val="24"/>
        </w:rPr>
        <w:t xml:space="preserve">Estimation performance was evaluated using </w:t>
      </w:r>
      <w:ins w:id="171" w:author="Thorson, James" w:date="2016-01-19T10:57:00Z">
        <w:r w:rsidR="008713D0">
          <w:rPr>
            <w:rFonts w:ascii="Times New Roman" w:hAnsi="Times New Roman" w:cs="Times New Roman"/>
            <w:sz w:val="24"/>
            <w:szCs w:val="24"/>
          </w:rPr>
          <w:t>two performance statistics:</w:t>
        </w:r>
      </w:ins>
    </w:p>
    <w:p w14:paraId="552AC658" w14:textId="1081953F" w:rsidR="008713D0" w:rsidRDefault="00A94E4B">
      <w:pPr>
        <w:pStyle w:val="ListParagraph"/>
        <w:numPr>
          <w:ilvl w:val="0"/>
          <w:numId w:val="14"/>
        </w:numPr>
        <w:tabs>
          <w:tab w:val="left" w:pos="360"/>
        </w:tabs>
        <w:spacing w:after="0" w:line="240" w:lineRule="auto"/>
        <w:jc w:val="both"/>
        <w:rPr>
          <w:ins w:id="172" w:author="Thorson, James" w:date="2016-01-19T10:57:00Z"/>
          <w:rFonts w:ascii="Times New Roman" w:hAnsi="Times New Roman" w:cs="Times New Roman"/>
          <w:sz w:val="24"/>
          <w:szCs w:val="24"/>
        </w:rPr>
        <w:pPrChange w:id="173" w:author="Thorson, James" w:date="2016-01-19T10:57:00Z">
          <w:pPr>
            <w:tabs>
              <w:tab w:val="left" w:pos="360"/>
            </w:tabs>
            <w:spacing w:after="0" w:line="240" w:lineRule="auto"/>
            <w:jc w:val="both"/>
          </w:pPr>
        </w:pPrChange>
      </w:pPr>
      <w:r w:rsidRPr="008713D0">
        <w:rPr>
          <w:rFonts w:ascii="Times New Roman" w:hAnsi="Times New Roman" w:cs="Times New Roman"/>
          <w:sz w:val="24"/>
          <w:szCs w:val="24"/>
          <w:rPrChange w:id="174" w:author="Thorson, James" w:date="2016-01-19T10:57:00Z">
            <w:rPr/>
          </w:rPrChange>
        </w:rPr>
        <w:t xml:space="preserve">relative error, </w:t>
      </w:r>
      <m:oMath>
        <m:r>
          <w:rPr>
            <w:rFonts w:ascii="Cambria Math" w:hAnsi="Cambria Math" w:cs="Times New Roman"/>
            <w:sz w:val="24"/>
            <w:szCs w:val="24"/>
            <w:rPrChange w:id="175" w:author="Thorson, James" w:date="2016-01-19T10:57:00Z">
              <w:rPr>
                <w:rFonts w:ascii="Cambria Math" w:hAnsi="Cambria Math"/>
              </w:rPr>
            </w:rPrChange>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Change w:id="176" w:author="Thorson, James" w:date="2016-01-19T10:57:00Z">
                      <w:rPr>
                        <w:rFonts w:ascii="Cambria Math" w:hAnsi="Cambria Math"/>
                      </w:rPr>
                    </w:rPrChange>
                  </w:rPr>
                  <m:t>θ</m:t>
                </m:r>
              </m:e>
            </m:acc>
            <m:r>
              <w:rPr>
                <w:rFonts w:ascii="Cambria Math" w:hAnsi="Cambria Math" w:cs="Times New Roman"/>
                <w:sz w:val="24"/>
                <w:szCs w:val="24"/>
                <w:rPrChange w:id="177" w:author="Thorson, James" w:date="2016-01-19T10:57:00Z">
                  <w:rPr>
                    <w:rFonts w:ascii="Cambria Math" w:hAnsi="Cambria Math"/>
                  </w:rPr>
                </w:rPrChange>
              </w:rPr>
              <m:t>-θ</m:t>
            </m:r>
          </m:e>
        </m:d>
        <m:r>
          <w:rPr>
            <w:rFonts w:ascii="Cambria Math" w:hAnsi="Cambria Math" w:cs="Times New Roman"/>
            <w:sz w:val="24"/>
            <w:szCs w:val="24"/>
            <w:rPrChange w:id="178" w:author="Thorson, James" w:date="2016-01-19T10:57:00Z">
              <w:rPr>
                <w:rFonts w:ascii="Cambria Math" w:hAnsi="Cambria Math"/>
              </w:rPr>
            </w:rPrChange>
          </w:rPr>
          <m:t>/θ</m:t>
        </m:r>
      </m:oMath>
      <w:r w:rsidRPr="008713D0">
        <w:rPr>
          <w:rFonts w:ascii="Times New Roman" w:hAnsi="Times New Roman" w:cs="Times New Roman"/>
          <w:sz w:val="24"/>
          <w:szCs w:val="24"/>
          <w:rPrChange w:id="179" w:author="Thorson, James" w:date="2016-01-19T10:57:00Z">
            <w:rPr/>
          </w:rPrChange>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Change w:id="180" w:author="Thorson, James" w:date="2016-01-19T10:57:00Z">
                  <w:rPr>
                    <w:rFonts w:ascii="Cambria Math" w:hAnsi="Cambria Math"/>
                  </w:rPr>
                </w:rPrChange>
              </w:rPr>
              <m:t>θ</m:t>
            </m:r>
          </m:e>
        </m:acc>
      </m:oMath>
      <w:r w:rsidRPr="008713D0">
        <w:rPr>
          <w:rFonts w:ascii="Times New Roman" w:hAnsi="Times New Roman" w:cs="Times New Roman"/>
          <w:sz w:val="24"/>
          <w:szCs w:val="24"/>
          <w:rPrChange w:id="181" w:author="Thorson, James" w:date="2016-01-19T10:57:00Z">
            <w:rPr/>
          </w:rPrChange>
        </w:rPr>
        <w:t xml:space="preserve"> and </w:t>
      </w:r>
      <m:oMath>
        <m:r>
          <w:rPr>
            <w:rFonts w:ascii="Cambria Math" w:hAnsi="Cambria Math" w:cs="Times New Roman"/>
            <w:sz w:val="24"/>
            <w:szCs w:val="24"/>
            <w:rPrChange w:id="182" w:author="Thorson, James" w:date="2016-01-19T10:57:00Z">
              <w:rPr>
                <w:rFonts w:ascii="Cambria Math" w:hAnsi="Cambria Math"/>
              </w:rPr>
            </w:rPrChange>
          </w:rPr>
          <m:t>θ</m:t>
        </m:r>
      </m:oMath>
      <w:r w:rsidRPr="008713D0">
        <w:rPr>
          <w:rFonts w:ascii="Times New Roman" w:hAnsi="Times New Roman" w:cs="Times New Roman"/>
          <w:sz w:val="24"/>
          <w:szCs w:val="24"/>
          <w:rPrChange w:id="183" w:author="Thorson, James" w:date="2016-01-19T10:57:00Z">
            <w:rPr/>
          </w:rPrChange>
        </w:rPr>
        <w:t xml:space="preserve"> are estimated and true parameter values, respectively</w:t>
      </w:r>
      <w:ins w:id="184" w:author="Thorson, James" w:date="2016-01-19T10:59:00Z">
        <w:r w:rsidR="008713D0">
          <w:rPr>
            <w:rFonts w:ascii="Times New Roman" w:hAnsi="Times New Roman" w:cs="Times New Roman"/>
            <w:sz w:val="24"/>
            <w:szCs w:val="24"/>
          </w:rPr>
          <w:t>, where a well-performing estimation model will have a relative error close to zero for all simulation replicates</w:t>
        </w:r>
      </w:ins>
      <w:ins w:id="185" w:author="Thorson, James" w:date="2016-01-19T10:57:00Z">
        <w:r w:rsidR="008713D0">
          <w:rPr>
            <w:rFonts w:ascii="Times New Roman" w:hAnsi="Times New Roman" w:cs="Times New Roman"/>
            <w:sz w:val="24"/>
            <w:szCs w:val="24"/>
          </w:rPr>
          <w:t>;</w:t>
        </w:r>
      </w:ins>
      <w:del w:id="186" w:author="Thorson, James" w:date="2016-01-19T10:57:00Z">
        <w:r w:rsidRPr="008713D0" w:rsidDel="008713D0">
          <w:rPr>
            <w:rFonts w:ascii="Times New Roman" w:hAnsi="Times New Roman" w:cs="Times New Roman"/>
            <w:sz w:val="24"/>
            <w:szCs w:val="24"/>
            <w:rPrChange w:id="187" w:author="Thorson, James" w:date="2016-01-19T10:57:00Z">
              <w:rPr/>
            </w:rPrChange>
          </w:rPr>
          <w:delText>,</w:delText>
        </w:r>
      </w:del>
      <w:r w:rsidRPr="008713D0">
        <w:rPr>
          <w:rFonts w:ascii="Times New Roman" w:hAnsi="Times New Roman" w:cs="Times New Roman"/>
          <w:sz w:val="24"/>
          <w:szCs w:val="24"/>
          <w:rPrChange w:id="188" w:author="Thorson, James" w:date="2016-01-19T10:57:00Z">
            <w:rPr/>
          </w:rPrChange>
        </w:rPr>
        <w:t xml:space="preserve"> and </w:t>
      </w:r>
    </w:p>
    <w:p w14:paraId="75DF61B5" w14:textId="4E9FE70E" w:rsidR="00194451" w:rsidRPr="008713D0" w:rsidRDefault="00D57174">
      <w:pPr>
        <w:pStyle w:val="ListParagraph"/>
        <w:numPr>
          <w:ilvl w:val="0"/>
          <w:numId w:val="14"/>
        </w:numPr>
        <w:tabs>
          <w:tab w:val="left" w:pos="360"/>
        </w:tabs>
        <w:spacing w:after="0" w:line="240" w:lineRule="auto"/>
        <w:jc w:val="both"/>
        <w:rPr>
          <w:rFonts w:ascii="Times New Roman" w:hAnsi="Times New Roman" w:cs="Times New Roman"/>
          <w:sz w:val="24"/>
          <w:szCs w:val="24"/>
          <w:rPrChange w:id="189" w:author="Thorson, James" w:date="2016-01-19T10:57:00Z">
            <w:rPr/>
          </w:rPrChange>
        </w:rPr>
        <w:pPrChange w:id="190" w:author="Thorson, James" w:date="2016-01-19T10:57:00Z">
          <w:pPr>
            <w:tabs>
              <w:tab w:val="left" w:pos="360"/>
            </w:tabs>
            <w:spacing w:after="0" w:line="240" w:lineRule="auto"/>
            <w:jc w:val="both"/>
          </w:pPr>
        </w:pPrChange>
      </w:pPr>
      <w:del w:id="191" w:author="Thorson, James" w:date="2016-01-19T10:57:00Z">
        <w:r w:rsidRPr="008713D0" w:rsidDel="008713D0">
          <w:rPr>
            <w:rFonts w:ascii="Times New Roman" w:hAnsi="Times New Roman" w:cs="Times New Roman"/>
            <w:sz w:val="24"/>
            <w:szCs w:val="24"/>
            <w:rPrChange w:id="192" w:author="Thorson, James" w:date="2016-01-19T10:57:00Z">
              <w:rPr/>
            </w:rPrChange>
          </w:rPr>
          <w:delText xml:space="preserve">the </w:delText>
        </w:r>
      </w:del>
      <w:r w:rsidRPr="008713D0">
        <w:rPr>
          <w:rFonts w:ascii="Times New Roman" w:hAnsi="Times New Roman" w:cs="Times New Roman"/>
          <w:sz w:val="24"/>
          <w:szCs w:val="24"/>
          <w:rPrChange w:id="193" w:author="Thorson, James" w:date="2016-01-19T10:57:00Z">
            <w:rPr/>
          </w:rPrChange>
        </w:rPr>
        <w:t xml:space="preserve">forecast interval coverage, defined as the proportion of </w:t>
      </w:r>
      <w:ins w:id="194" w:author="Thorson, James" w:date="2016-01-19T10:58:00Z">
        <w:r w:rsidR="008713D0">
          <w:rPr>
            <w:rFonts w:ascii="Times New Roman" w:hAnsi="Times New Roman" w:cs="Times New Roman"/>
            <w:sz w:val="24"/>
            <w:szCs w:val="24"/>
          </w:rPr>
          <w:t xml:space="preserve">simulation </w:t>
        </w:r>
      </w:ins>
      <w:r w:rsidRPr="008713D0">
        <w:rPr>
          <w:rFonts w:ascii="Times New Roman" w:hAnsi="Times New Roman" w:cs="Times New Roman"/>
          <w:sz w:val="24"/>
          <w:szCs w:val="24"/>
          <w:rPrChange w:id="195" w:author="Thorson, James" w:date="2016-01-19T10:57:00Z">
            <w:rPr/>
          </w:rPrChange>
        </w:rPr>
        <w:t xml:space="preserve">replicates where the forecast interval contains the true value from the operating model. A well-calibrated model will have approximately nominal forecast interval coverage, i.e., </w:t>
      </w:r>
      <w:r w:rsidR="00A94E4B" w:rsidRPr="008713D0">
        <w:rPr>
          <w:rFonts w:ascii="Times New Roman" w:hAnsi="Times New Roman" w:cs="Times New Roman"/>
          <w:sz w:val="24"/>
          <w:szCs w:val="24"/>
          <w:rPrChange w:id="196" w:author="Thorson, James" w:date="2016-01-19T10:57:00Z">
            <w:rPr/>
          </w:rPrChange>
        </w:rPr>
        <w:t xml:space="preserve">where a 50% forecast interval </w:t>
      </w:r>
      <w:r w:rsidRPr="008713D0">
        <w:rPr>
          <w:rFonts w:ascii="Times New Roman" w:hAnsi="Times New Roman" w:cs="Times New Roman"/>
          <w:sz w:val="24"/>
          <w:szCs w:val="24"/>
          <w:rPrChange w:id="197" w:author="Thorson, James" w:date="2016-01-19T10:57:00Z">
            <w:rPr/>
          </w:rPrChange>
        </w:rPr>
        <w:t xml:space="preserve">will </w:t>
      </w:r>
      <w:r w:rsidR="00A94E4B" w:rsidRPr="008713D0">
        <w:rPr>
          <w:rFonts w:ascii="Times New Roman" w:hAnsi="Times New Roman" w:cs="Times New Roman"/>
          <w:sz w:val="24"/>
          <w:szCs w:val="24"/>
          <w:rPrChange w:id="198" w:author="Thorson, James" w:date="2016-01-19T10:57:00Z">
            <w:rPr/>
          </w:rPrChange>
        </w:rPr>
        <w:t xml:space="preserve">contain the true value </w:t>
      </w:r>
      <w:r w:rsidRPr="008713D0">
        <w:rPr>
          <w:rFonts w:ascii="Times New Roman" w:hAnsi="Times New Roman" w:cs="Times New Roman"/>
          <w:sz w:val="24"/>
          <w:szCs w:val="24"/>
          <w:rPrChange w:id="199" w:author="Thorson, James" w:date="2016-01-19T10:57:00Z">
            <w:rPr/>
          </w:rPrChange>
        </w:rPr>
        <w:t xml:space="preserve">in </w:t>
      </w:r>
      <w:r w:rsidR="00A94E4B" w:rsidRPr="008713D0">
        <w:rPr>
          <w:rFonts w:ascii="Times New Roman" w:hAnsi="Times New Roman" w:cs="Times New Roman"/>
          <w:sz w:val="24"/>
          <w:szCs w:val="24"/>
          <w:rPrChange w:id="200" w:author="Thorson, James" w:date="2016-01-19T10:57:00Z">
            <w:rPr/>
          </w:rPrChange>
        </w:rPr>
        <w:t xml:space="preserve">50% of </w:t>
      </w:r>
      <w:r w:rsidRPr="008713D0">
        <w:rPr>
          <w:rFonts w:ascii="Times New Roman" w:hAnsi="Times New Roman" w:cs="Times New Roman"/>
          <w:sz w:val="24"/>
          <w:szCs w:val="24"/>
          <w:rPrChange w:id="201" w:author="Thorson, James" w:date="2016-01-19T10:57:00Z">
            <w:rPr/>
          </w:rPrChange>
        </w:rPr>
        <w:t>simulation replicates</w:t>
      </w:r>
      <w:r w:rsidR="00A94E4B" w:rsidRPr="008713D0">
        <w:rPr>
          <w:rFonts w:ascii="Times New Roman" w:hAnsi="Times New Roman" w:cs="Times New Roman"/>
          <w:sz w:val="24"/>
          <w:szCs w:val="24"/>
          <w:rPrChange w:id="202" w:author="Thorson, James" w:date="2016-01-19T10:57:00Z">
            <w:rPr/>
          </w:rPrChange>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04DB482E"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4138930D" w14:textId="126D3906" w:rsidR="00A37ED7"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203" w:author="Thorson, James" w:date="2016-01-19T11:03:00Z">
        <w:r w:rsidR="00AE0956" w:rsidDel="008713D0">
          <w:rPr>
            <w:rFonts w:ascii="Times New Roman" w:hAnsi="Times New Roman" w:cs="Times New Roman"/>
            <w:sz w:val="24"/>
            <w:szCs w:val="24"/>
          </w:rPr>
          <w:delText xml:space="preserve">, see </w:delText>
        </w:r>
        <w:r w:rsidR="00614F5A" w:rsidDel="008713D0">
          <w:fldChar w:fldCharType="begin"/>
        </w:r>
        <w:r w:rsidR="00614F5A" w:rsidDel="008713D0">
          <w:delInstrText xml:space="preserve"> REF _Ref433344308 \h  \* MERGEFORMAT </w:delInstrText>
        </w:r>
        <w:r w:rsidR="00614F5A" w:rsidDel="008713D0">
          <w:fldChar w:fldCharType="separate"/>
        </w:r>
        <w:r w:rsidR="00F80C10" w:rsidRPr="000B5768" w:rsidDel="008713D0">
          <w:rPr>
            <w:rFonts w:ascii="Times New Roman" w:hAnsi="Times New Roman" w:cs="Times New Roman"/>
            <w:sz w:val="24"/>
            <w:szCs w:val="24"/>
          </w:rPr>
          <w:delText>Fig. 3</w:delText>
        </w:r>
        <w:r w:rsidR="00614F5A" w:rsidDel="008713D0">
          <w:fldChar w:fldCharType="end"/>
        </w:r>
      </w:del>
      <w:r w:rsidR="001E2F38">
        <w:rPr>
          <w:rFonts w:ascii="Times New Roman" w:hAnsi="Times New Roman" w:cs="Times New Roman"/>
          <w:sz w:val="24"/>
          <w:szCs w:val="24"/>
        </w:rPr>
        <w:t xml:space="preserve">). </w:t>
      </w:r>
      <w:del w:id="204" w:author="Thorson, James" w:date="2016-01-19T11:03:00Z">
        <w:r w:rsidR="00AE0956" w:rsidDel="008713D0">
          <w:rPr>
            <w:rFonts w:ascii="Times New Roman" w:hAnsi="Times New Roman" w:cs="Times New Roman"/>
            <w:sz w:val="24"/>
            <w:szCs w:val="24"/>
          </w:rPr>
          <w:delText xml:space="preserve">Estimation as a fixed effect </w:delText>
        </w:r>
      </w:del>
      <w:ins w:id="205"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206" w:author="Thorson, James" w:date="2016-01-19T11:00:00Z">
        <w:r w:rsidR="00AE0956" w:rsidDel="008713D0">
          <w:rPr>
            <w:rFonts w:ascii="Times New Roman" w:hAnsi="Times New Roman" w:cs="Times New Roman"/>
            <w:sz w:val="24"/>
            <w:szCs w:val="24"/>
          </w:rPr>
          <w:delText xml:space="preserve">zero </w:delText>
        </w:r>
      </w:del>
      <w:ins w:id="207"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208"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9" w:author="Thorson, James" w:date="2016-01-19T11:03:00Z">
        <w:r w:rsidR="008713D0">
          <w:rPr>
            <w:rFonts w:ascii="Times New Roman" w:hAnsi="Times New Roman" w:cs="Times New Roman"/>
            <w:sz w:val="24"/>
            <w:szCs w:val="24"/>
          </w:rPr>
          <w:t>; Fig. 3 top row</w:t>
        </w:r>
      </w:ins>
      <w:ins w:id="210" w:author="Thorson, James" w:date="2016-01-19T11:00:00Z">
        <w:r w:rsidR="008713D0">
          <w:rPr>
            <w:rFonts w:ascii="Times New Roman" w:hAnsi="Times New Roman" w:cs="Times New Roman"/>
            <w:sz w:val="24"/>
            <w:szCs w:val="24"/>
          </w:rPr>
          <w:t>)</w:t>
        </w:r>
      </w:ins>
      <w:ins w:id="211" w:author="Thorson, James" w:date="2016-01-19T11:01:00Z">
        <w:r w:rsidR="008713D0">
          <w:rPr>
            <w:rFonts w:ascii="Times New Roman" w:hAnsi="Times New Roman" w:cs="Times New Roman"/>
            <w:sz w:val="24"/>
            <w:szCs w:val="24"/>
          </w:rPr>
          <w:t>.</w:t>
        </w:r>
      </w:ins>
      <w:del w:id="212"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13"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14"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del w:id="215" w:author="Thorson, James" w:date="2016-01-19T11:01:00Z">
        <w:r w:rsidR="00AE0956" w:rsidDel="008713D0">
          <w:rPr>
            <w:rFonts w:ascii="Times New Roman" w:hAnsi="Times New Roman" w:cs="Times New Roman"/>
            <w:sz w:val="24"/>
            <w:szCs w:val="24"/>
          </w:rPr>
          <w:delText>where t</w:delText>
        </w:r>
      </w:del>
    </w:p>
    <w:p w14:paraId="67512808" w14:textId="77777777"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14:paraId="2F79B557" w14:textId="00466ABC"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6B2E9CCD" w14:textId="37E79E3B"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w:t>
      </w:r>
    </w:p>
    <w:p w14:paraId="76424846"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During the “fishing” period (years 26-80), r</w:t>
      </w:r>
      <w:r w:rsidR="00CD4651">
        <w:rPr>
          <w:rFonts w:ascii="Times New Roman" w:hAnsi="Times New Roman" w:cs="Times New Roman"/>
          <w:sz w:val="24"/>
          <w:szCs w:val="24"/>
        </w:rPr>
        <w:t xml:space="preserve">elative error </w:t>
      </w:r>
      <w:r w:rsidR="00D15787">
        <w:rPr>
          <w:rFonts w:ascii="Times New Roman" w:hAnsi="Times New Roman" w:cs="Times New Roman"/>
          <w:sz w:val="24"/>
          <w:szCs w:val="24"/>
        </w:rPr>
        <w:t xml:space="preserve">of spawning output </w:t>
      </w:r>
      <w:r w:rsidR="00CD4651">
        <w:rPr>
          <w:rFonts w:ascii="Times New Roman" w:hAnsi="Times New Roman" w:cs="Times New Roman"/>
          <w:sz w:val="24"/>
          <w:szCs w:val="24"/>
        </w:rPr>
        <w:t xml:space="preserve">is generally less than 0.25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relative error during the forecast period (years 81-100), such that relative error is sometimes greater than 0.75 when autocorrelation is 0.9.  There is little difference among estimation models in relative error during the forecast interval, although the “true” and “external” estimation models do have a somewhat smaller interquartile range for relative error than the “zero” estimation model when autocorrelation is high.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67DBA388" w14:textId="77777777"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greater-than-50% coverage (indicating too wide of forecast intervals) in </w:t>
      </w:r>
      <w:r w:rsidR="00771F44">
        <w:rPr>
          <w:rFonts w:ascii="Times New Roman" w:hAnsi="Times New Roman" w:cs="Times New Roman"/>
          <w:sz w:val="24"/>
          <w:szCs w:val="24"/>
        </w:rPr>
        <w:t xml:space="preserve">years </w:t>
      </w:r>
      <w:r w:rsidR="00101CD3">
        <w:rPr>
          <w:rFonts w:ascii="Times New Roman" w:hAnsi="Times New Roman" w:cs="Times New Roman"/>
          <w:sz w:val="24"/>
          <w:szCs w:val="24"/>
        </w:rPr>
        <w:t>83-85.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For this model, coverage is close to 25%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closer to 50% for the external estimation model when autocorrelation is 0.75, and </w:t>
      </w:r>
      <w:r w:rsidR="00771F44">
        <w:rPr>
          <w:rFonts w:ascii="Times New Roman" w:hAnsi="Times New Roman" w:cs="Times New Roman"/>
          <w:sz w:val="24"/>
          <w:szCs w:val="24"/>
        </w:rPr>
        <w:t xml:space="preserve">it </w:t>
      </w:r>
      <w:r w:rsidR="00101CD3">
        <w:rPr>
          <w:rFonts w:ascii="Times New Roman" w:hAnsi="Times New Roman" w:cs="Times New Roman"/>
          <w:sz w:val="24"/>
          <w:szCs w:val="24"/>
        </w:rPr>
        <w:t>declines to approximately 40% by year 100 when autocorrelation is 0.9.  We therefore conclude that external estimation has substantially improved forecast interval performance relative to the model that neglects autocorrelated recruitment.</w:t>
      </w:r>
    </w:p>
    <w:p w14:paraId="701D8D38" w14:textId="77777777" w:rsidR="00582878" w:rsidRDefault="0058287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early fishery data was eliminated the forecasts </w:t>
      </w:r>
      <w:r w:rsidRPr="00582878">
        <w:rPr>
          <w:rFonts w:ascii="Times New Roman" w:hAnsi="Times New Roman" w:cs="Times New Roman"/>
          <w:sz w:val="24"/>
          <w:szCs w:val="24"/>
          <w:highlight w:val="yellow"/>
        </w:rPr>
        <w: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25EB15E6"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0A137AAD"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B11FA0">
        <w:rPr>
          <w:rFonts w:ascii="Times New Roman" w:hAnsi="Times New Roman" w:cs="Times New Roman"/>
          <w:sz w:val="24"/>
          <w:szCs w:val="24"/>
        </w:rPr>
        <w:t xml:space="preserve">Hutchings, </w:t>
      </w:r>
      <w:r w:rsidR="00B11FA0" w:rsidRPr="00B11FA0">
        <w:rPr>
          <w:rFonts w:ascii="Times New Roman" w:hAnsi="Times New Roman" w:cs="Times New Roman"/>
          <w:sz w:val="24"/>
          <w:szCs w:val="24"/>
          <w:highlight w:val="yellow"/>
        </w:rPr>
        <w:t>XXXX</w:t>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216"/>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216"/>
      <w:r w:rsidR="00BE522E">
        <w:rPr>
          <w:rStyle w:val="CommentReference"/>
        </w:rPr>
        <w:commentReference w:id="216"/>
      </w:r>
      <w:r w:rsidR="004A75D4" w:rsidRPr="004A75D4">
        <w:rPr>
          <w:rFonts w:ascii="Times New Roman" w:hAnsi="Times New Roman" w:cs="Times New Roman"/>
          <w:sz w:val="24"/>
          <w:szCs w:val="24"/>
        </w:rPr>
        <w:t xml:space="preserve"> </w:t>
      </w:r>
    </w:p>
    <w:p w14:paraId="7F719DBF" w14:textId="5F65F0C7" w:rsidR="00106F51"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217"/>
      <w:r w:rsidR="007F45C6">
        <w:rPr>
          <w:rFonts w:ascii="Times New Roman" w:hAnsi="Times New Roman" w:cs="Times New Roman"/>
          <w:sz w:val="24"/>
          <w:szCs w:val="24"/>
        </w:rPr>
        <w:t>median</w:t>
      </w:r>
      <w:commentRangeEnd w:id="217"/>
      <w:r w:rsidR="0048199B">
        <w:rPr>
          <w:rStyle w:val="CommentReference"/>
        </w:rPr>
        <w:commentReference w:id="217"/>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treating autocorrelation as a fixed effect.  The poor </w:t>
      </w:r>
      <w:r w:rsidR="00F10192">
        <w:rPr>
          <w:rFonts w:ascii="Times New Roman" w:hAnsi="Times New Roman" w:cs="Times New Roman"/>
          <w:sz w:val="24"/>
          <w:szCs w:val="24"/>
        </w:rPr>
        <w:t xml:space="preserve">forecast interval </w:t>
      </w:r>
      <w:r>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In general, estimated uncertainty for spawning </w:t>
      </w:r>
      <w:r w:rsidR="00A53193">
        <w:rPr>
          <w:rFonts w:ascii="Times New Roman" w:hAnsi="Times New Roman" w:cs="Times New Roman"/>
          <w:sz w:val="24"/>
          <w:szCs w:val="24"/>
        </w:rPr>
        <w:lastRenderedPageBreak/>
        <w:t xml:space="preserve">output was </w:t>
      </w:r>
      <w:r w:rsidR="00A53193" w:rsidRPr="00A53193">
        <w:rPr>
          <w:rFonts w:ascii="Times New Roman" w:hAnsi="Times New Roman" w:cs="Times New Roman"/>
          <w:sz w:val="24"/>
          <w:szCs w:val="24"/>
          <w:highlight w:val="yellow"/>
        </w:rPr>
        <w:t>?</w:t>
      </w:r>
      <w:r w:rsidR="00A53193">
        <w:rPr>
          <w:rFonts w:ascii="Times New Roman" w:hAnsi="Times New Roman" w:cs="Times New Roman"/>
          <w:sz w:val="24"/>
          <w:szCs w:val="24"/>
        </w:rPr>
        <w:t xml:space="preserve"> when autocorrelation was externally estimated compared to when it was internally estimated. </w:t>
      </w:r>
    </w:p>
    <w:p w14:paraId="44BDB40E" w14:textId="77777777" w:rsidR="00106F51" w:rsidRDefault="00106F5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Pr="00106F51">
        <w:rPr>
          <w:rFonts w:ascii="Times New Roman" w:hAnsi="Times New Roman" w:cs="Times New Roman"/>
          <w:sz w:val="24"/>
          <w:szCs w:val="24"/>
          <w:highlight w:val="yellow"/>
        </w:rPr>
        <w:t>Future work should investigate  ρ using MCMC and the Laplace approximation.</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external” estimation will likely result in better performance when estimating the magnitude of autocorrelated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218" w:author="liz.brooks" w:date="2015-10-27T11:15:00Z"/>
          <w:rFonts w:ascii="Times New Roman" w:hAnsi="Times New Roman" w:cs="Times New Roman"/>
          <w:sz w:val="24"/>
          <w:szCs w:val="24"/>
        </w:rPr>
      </w:pPr>
      <w:ins w:id="219" w:author="liz.brooks" w:date="2015-10-27T11:11:00Z">
        <w:r>
          <w:rPr>
            <w:rFonts w:ascii="Times New Roman" w:hAnsi="Times New Roman" w:cs="Times New Roman"/>
            <w:sz w:val="24"/>
            <w:szCs w:val="24"/>
          </w:rPr>
          <w:t xml:space="preserve">Following my comment on section 3.1 (line </w:t>
        </w:r>
      </w:ins>
      <w:ins w:id="220" w:author="liz.brooks" w:date="2015-10-27T11:12:00Z">
        <w:r>
          <w:rPr>
            <w:rFonts w:ascii="Times New Roman" w:hAnsi="Times New Roman" w:cs="Times New Roman"/>
            <w:sz w:val="24"/>
            <w:szCs w:val="24"/>
          </w:rPr>
          <w:t>236), this might be a good place to summarize the detectability vs false-positive question.  I</w:t>
        </w:r>
      </w:ins>
      <w:ins w:id="221"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22"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forecast tool is used, it would be good to provide advice as to whether you can leave ρ</w:t>
        </w:r>
      </w:ins>
      <w:ins w:id="223"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24" w:author="liz.brooks" w:date="2015-10-27T12:15:00Z"/>
          <w:rFonts w:ascii="Times New Roman" w:hAnsi="Times New Roman" w:cs="Times New Roman"/>
          <w:sz w:val="24"/>
          <w:szCs w:val="24"/>
        </w:rPr>
      </w:pPr>
      <w:ins w:id="225"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26"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anes,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27" w:name="_Ref423608070"/>
      <w:bookmarkStart w:id="228"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27"/>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28"/>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del w:id="229"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30" w:name="RANGE!A2:E13"/>
            <w:r w:rsidRPr="00DD6BFB">
              <w:rPr>
                <w:rFonts w:ascii="Times New Roman" w:eastAsia="Times New Roman" w:hAnsi="Times New Roman" w:cs="Times New Roman"/>
                <w:b w:val="0"/>
                <w:color w:val="000000"/>
                <w:sz w:val="24"/>
                <w:szCs w:val="24"/>
              </w:rPr>
              <w:t>L</w:t>
            </w:r>
            <w:bookmarkEnd w:id="230"/>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231" w:name="_Ref433344400"/>
      <w:bookmarkStart w:id="232"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231"/>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232"/>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5AC6DA88" w14:textId="77777777" w:rsidR="00FA358C" w:rsidRDefault="00FA358C" w:rsidP="00F6419B">
      <w:pPr>
        <w:tabs>
          <w:tab w:val="left" w:pos="360"/>
        </w:tabs>
        <w:spacing w:line="240" w:lineRule="auto"/>
        <w:rPr>
          <w:rFonts w:ascii="Times New Roman" w:hAnsi="Times New Roman" w:cs="Times New Roman"/>
          <w:sz w:val="24"/>
          <w:szCs w:val="24"/>
        </w:rPr>
      </w:pPr>
    </w:p>
    <w:p w14:paraId="19BA78C9" w14:textId="4635BB1C" w:rsidR="00FA358C" w:rsidRDefault="008713D0" w:rsidP="00F6419B">
      <w:pPr>
        <w:tabs>
          <w:tab w:val="left" w:pos="360"/>
        </w:tabs>
        <w:spacing w:after="0" w:line="240" w:lineRule="auto"/>
        <w:jc w:val="both"/>
        <w:rPr>
          <w:rFonts w:ascii="Times New Roman" w:hAnsi="Times New Roman" w:cs="Times New Roman"/>
          <w:sz w:val="24"/>
          <w:szCs w:val="24"/>
        </w:rPr>
      </w:pPr>
      <w:r w:rsidRPr="008713D0">
        <w:rPr>
          <w:rFonts w:ascii="Times New Roman" w:hAnsi="Times New Roman" w:cs="Times New Roman"/>
          <w:noProof/>
          <w:sz w:val="24"/>
          <w:szCs w:val="24"/>
          <w:lang w:val="en-GB" w:eastAsia="en-GB"/>
        </w:rPr>
        <w:drawing>
          <wp:inline distT="0" distB="0" distL="0" distR="0" wp14:anchorId="7B92BAC0" wp14:editId="7652167D">
            <wp:extent cx="7315200" cy="3200400"/>
            <wp:effectExtent l="0" t="0" r="0" b="0"/>
            <wp:docPr id="7" name="Picture 7"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0400"/>
                    </a:xfrm>
                    <a:prstGeom prst="rect">
                      <a:avLst/>
                    </a:prstGeom>
                    <a:noFill/>
                    <a:ln>
                      <a:noFill/>
                    </a:ln>
                  </pic:spPr>
                </pic:pic>
              </a:graphicData>
            </a:graphic>
          </wp:inline>
        </w:drawing>
      </w:r>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233" w:name="_Ref433344308"/>
      <w:bookmarkStart w:id="234" w:name="_Ref435512326"/>
      <w:commentRangeStart w:id="235"/>
      <w:r>
        <w:rPr>
          <w:rFonts w:ascii="Times New Roman" w:hAnsi="Times New Roman" w:cs="Times New Roman"/>
          <w:sz w:val="24"/>
          <w:szCs w:val="24"/>
        </w:rPr>
        <w:t xml:space="preserve">Fig. </w:t>
      </w:r>
      <w:fldSimple w:instr=" SEQ Figure \* ARABIC  \* MERGEFORMAT  \* MERGEFORMAT ">
        <w:r>
          <w:rPr>
            <w:rFonts w:ascii="Times New Roman" w:hAnsi="Times New Roman" w:cs="Times New Roman"/>
            <w:noProof/>
            <w:sz w:val="24"/>
            <w:szCs w:val="24"/>
          </w:rPr>
          <w:t>3</w:t>
        </w:r>
      </w:fldSimple>
      <w:bookmarkEnd w:id="233"/>
      <w:r>
        <w:rPr>
          <w:rFonts w:ascii="Times New Roman" w:hAnsi="Times New Roman" w:cs="Times New Roman"/>
          <w:sz w:val="24"/>
          <w:szCs w:val="24"/>
        </w:rPr>
        <w:t xml:space="preserve">. </w:t>
      </w:r>
      <w:commentRangeEnd w:id="235"/>
      <w:r w:rsidR="008713D0">
        <w:rPr>
          <w:rStyle w:val="CommentReference"/>
        </w:rPr>
        <w:commentReference w:id="235"/>
      </w:r>
      <w:r>
        <w:rPr>
          <w:rFonts w:ascii="Times New Roman" w:hAnsi="Times New Roman" w:cs="Times New Roman"/>
          <w:sz w:val="24"/>
          <w:szCs w:val="24"/>
        </w:rPr>
        <w:t>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34"/>
    </w:p>
    <w:p w14:paraId="3F388980" w14:textId="77777777"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36"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237" w:name="_Ref433344286"/>
      <w:bookmarkStart w:id="238"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237"/>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238"/>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7777777" w:rsidR="00A94E4B" w:rsidRPr="00DD6BFB" w:rsidRDefault="00FA358C" w:rsidP="00384B61">
      <w:pPr>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drawing>
          <wp:inline distT="0" distB="0" distL="0" distR="0" wp14:anchorId="7CF710C4" wp14:editId="2D4B1C86">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14:paraId="4A26049F" w14:textId="77777777" w:rsidR="00381494" w:rsidRDefault="00A94E4B" w:rsidP="00020974">
      <w:pPr>
        <w:tabs>
          <w:tab w:val="left" w:pos="360"/>
        </w:tabs>
        <w:spacing w:after="0" w:line="240" w:lineRule="auto"/>
        <w:jc w:val="both"/>
        <w:rPr>
          <w:del w:id="239"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240" w:name="_Ref433353029"/>
      <w:bookmarkStart w:id="241" w:name="_Ref435513324"/>
      <w:commentRangeStart w:id="242"/>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40"/>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241"/>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commentRangeEnd w:id="242"/>
      <w:r w:rsidR="00DE0FE5">
        <w:rPr>
          <w:rStyle w:val="CommentReference"/>
        </w:rPr>
        <w:commentReference w:id="242"/>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w:t>
      </w:r>
      <w:r w:rsidR="0022751D">
        <w:rPr>
          <w:rFonts w:ascii="Times New Roman" w:hAnsi="Times New Roman" w:cs="Times New Roman"/>
          <w:sz w:val="24"/>
          <w:szCs w:val="24"/>
        </w:rPr>
        <w:lastRenderedPageBreak/>
        <w:t>times the distance betwee</w:t>
      </w:r>
      <w:r w:rsidR="001673C4">
        <w:rPr>
          <w:rFonts w:ascii="Times New Roman" w:hAnsi="Times New Roman" w:cs="Times New Roman"/>
          <w:sz w:val="24"/>
          <w:szCs w:val="24"/>
        </w:rPr>
        <w:t>n the first and third quartiles.</w:t>
      </w:r>
    </w:p>
    <w:p w14:paraId="2F8C2E1D" w14:textId="77777777" w:rsidR="00A94E4B" w:rsidRPr="00DD6BFB" w:rsidRDefault="00B51642" w:rsidP="00384B61">
      <w:pPr>
        <w:tabs>
          <w:tab w:val="left" w:pos="360"/>
        </w:tabs>
        <w:spacing w:after="0" w:line="480" w:lineRule="auto"/>
        <w:jc w:val="both"/>
        <w:rPr>
          <w:rFonts w:ascii="Times New Roman" w:hAnsi="Times New Roman" w:cs="Times New Roman"/>
          <w:noProof/>
          <w:sz w:val="24"/>
          <w:szCs w:val="24"/>
        </w:rPr>
      </w:pPr>
      <w:r>
        <w:rPr>
          <w:rFonts w:ascii="Times New Roman" w:hAnsi="Times New Roman" w:cs="Times New Roman"/>
          <w:sz w:val="24"/>
          <w:szCs w:val="24"/>
        </w:rPr>
        <w:t xml:space="preserve"> </w:t>
      </w:r>
      <w:r w:rsidR="00FA358C" w:rsidRPr="00F6419B">
        <w:rPr>
          <w:rFonts w:ascii="Times New Roman" w:hAnsi="Times New Roman" w:cs="Times New Roman"/>
          <w:noProof/>
          <w:sz w:val="24"/>
          <w:szCs w:val="24"/>
          <w:lang w:val="en-GB" w:eastAsia="en-GB"/>
        </w:rPr>
        <w:drawing>
          <wp:inline distT="0" distB="0" distL="0" distR="0" wp14:anchorId="35921B1E" wp14:editId="412730F4">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77777777" w:rsidR="00FA358C" w:rsidRDefault="00A94E4B" w:rsidP="00F6419B">
      <w:pPr>
        <w:tabs>
          <w:tab w:val="left" w:pos="360"/>
        </w:tabs>
        <w:spacing w:after="0" w:line="240" w:lineRule="auto"/>
        <w:jc w:val="both"/>
      </w:pPr>
      <w:bookmarkStart w:id="243" w:name="_Ref433345167"/>
      <w:bookmarkStart w:id="244"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43"/>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244"/>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245" w:author="Punt, Andre (O&amp;A, Hobart)" w:date="2015-10-28T10:52:00Z">
        <w:r w:rsidR="00DD373E">
          <w:rPr>
            <w:rFonts w:ascii="Times New Roman" w:hAnsi="Times New Roman" w:cs="Times New Roman"/>
            <w:sz w:val="24"/>
            <w:szCs w:val="24"/>
          </w:rPr>
          <w:t>.</w:t>
        </w:r>
      </w:ins>
      <w:ins w:id="246"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Thorson, James" w:date="2015-11-25T15:52:00Z" w:initials="TJ">
    <w:p w14:paraId="104E47F4" w14:textId="77777777" w:rsidR="00DE0FE5" w:rsidRDefault="00DE0FE5">
      <w:pPr>
        <w:pStyle w:val="CommentText"/>
      </w:pPr>
      <w:r>
        <w:rPr>
          <w:rStyle w:val="CommentReference"/>
        </w:rPr>
        <w:annotationRef/>
      </w:r>
      <w:r>
        <w:t xml:space="preserve">I don’t get this.  I think if the “external” is now biased towards high values of AR (which it appears to be), one way to shove this under the carpet is to re-do the external where we do external analysis of estimated rec-devs from an EM where AR is fixed at zero.  </w:t>
      </w:r>
    </w:p>
  </w:comment>
  <w:comment w:id="24" w:author="Thorson, James" w:date="2015-11-25T15:53:00Z" w:initials="TJ">
    <w:p w14:paraId="262B20CD" w14:textId="77777777" w:rsidR="00DE0FE5" w:rsidRDefault="00DE0FE5">
      <w:pPr>
        <w:pStyle w:val="CommentText"/>
      </w:pPr>
      <w:r>
        <w:rPr>
          <w:rStyle w:val="CommentReference"/>
        </w:rPr>
        <w:annotationRef/>
      </w:r>
      <w:r>
        <w:t xml:space="preserve">I think this is the most reasonable additional dimension to add to the design after the sample size stuff.  </w:t>
      </w:r>
    </w:p>
    <w:p w14:paraId="5F96250C" w14:textId="77777777" w:rsidR="00DE0FE5" w:rsidRDefault="00DE0FE5">
      <w:pPr>
        <w:pStyle w:val="CommentText"/>
      </w:pPr>
    </w:p>
    <w:p w14:paraId="1E182FA1" w14:textId="77777777" w:rsidR="00DE0FE5" w:rsidRDefault="00DE0FE5">
      <w:pPr>
        <w:pStyle w:val="CommentText"/>
      </w:pPr>
      <w:r>
        <w:t>What I would do, is just chose a single level of our design (i.e., AR = 0.5).  then do different values of SigmaR given that AR = 0.5.  So instead of increasing the dimension of the factorial design, you add a single new slice.</w:t>
      </w:r>
    </w:p>
  </w:comment>
  <w:comment w:id="152" w:author="Timothy" w:date="2015-11-15T05:35:00Z" w:initials="TJ">
    <w:p w14:paraId="549BD689" w14:textId="77777777" w:rsidR="00DE0FE5" w:rsidRDefault="00DE0FE5">
      <w:pPr>
        <w:pStyle w:val="CommentText"/>
      </w:pPr>
      <w:r>
        <w:rPr>
          <w:rStyle w:val="CommentReference"/>
        </w:rPr>
        <w:annotationRef/>
      </w:r>
      <w:r>
        <w:t>Liz commented: may simply be the environment influencing adults rather than survival of newly spawned fish</w:t>
      </w:r>
    </w:p>
    <w:p w14:paraId="7982223A" w14:textId="77777777" w:rsidR="00DE0FE5" w:rsidRDefault="00DE0FE5">
      <w:pPr>
        <w:pStyle w:val="CommentText"/>
      </w:pPr>
      <w:r>
        <w:t>Rick commented: that he did not see this as being plausible to produce a large recruitment event</w:t>
      </w:r>
    </w:p>
    <w:p w14:paraId="106810D2" w14:textId="77777777" w:rsidR="00DE0FE5" w:rsidRDefault="00DE0FE5">
      <w:pPr>
        <w:pStyle w:val="CommentText"/>
      </w:pPr>
      <w:r>
        <w:t>Kelli commented: each of these need citations to be included.</w:t>
      </w:r>
    </w:p>
  </w:comment>
  <w:comment w:id="153" w:author="Timothy" w:date="2015-11-19T20:16:00Z" w:initials="TJ">
    <w:p w14:paraId="035A049C" w14:textId="77777777" w:rsidR="00DE0FE5" w:rsidRDefault="00DE0FE5">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DE0FE5" w:rsidRDefault="00DE0FE5">
      <w:pPr>
        <w:pStyle w:val="CommentText"/>
      </w:pPr>
      <w:r>
        <w:t>Find sardine reference instead.</w:t>
      </w:r>
    </w:p>
  </w:comment>
  <w:comment w:id="154" w:author="Kelli Johnson" w:date="2015-11-19T20:18:00Z" w:initials="KFJ">
    <w:p w14:paraId="660BBCDC" w14:textId="77777777" w:rsidR="00DE0FE5" w:rsidRDefault="00DE0FE5">
      <w:pPr>
        <w:pStyle w:val="CommentText"/>
      </w:pPr>
      <w:r>
        <w:rPr>
          <w:rStyle w:val="CommentReference"/>
        </w:rPr>
        <w:annotationRef/>
      </w:r>
      <w:r>
        <w:t>May need to be changed.</w:t>
      </w:r>
    </w:p>
  </w:comment>
  <w:comment w:id="155" w:author="Punt, Andre (O&amp;A, Hobart)" w:date="2015-11-15T18:18:00Z" w:initials="PA(H">
    <w:p w14:paraId="6B593E5A" w14:textId="77777777" w:rsidR="00DE0FE5" w:rsidRDefault="00DE0FE5">
      <w:pPr>
        <w:pStyle w:val="CommentText"/>
      </w:pPr>
      <w:r>
        <w:rPr>
          <w:rStyle w:val="CommentReference"/>
        </w:rPr>
        <w:annotationRef/>
      </w:r>
      <w:r>
        <w:t xml:space="preserve"> What is the status of the stock when the estimation method is applied. It would be nice to see some true trajectories.</w:t>
      </w:r>
    </w:p>
  </w:comment>
  <w:comment w:id="156" w:author="liz.brooks" w:date="2015-11-17T08:16:00Z" w:initials="LB">
    <w:p w14:paraId="59B9FB41" w14:textId="77777777" w:rsidR="00DE0FE5" w:rsidRDefault="00DE0FE5">
      <w:pPr>
        <w:pStyle w:val="CommentText"/>
      </w:pPr>
      <w:r>
        <w:rPr>
          <w:rStyle w:val="CommentReference"/>
        </w:rPr>
        <w:annotationRef/>
      </w:r>
      <w:r>
        <w:t>If F&gt;0 in the forecast period, then the accuracy of estimated selectivity matters.  Is it well estimated?</w:t>
      </w:r>
    </w:p>
    <w:p w14:paraId="4EE8D07E" w14:textId="77777777" w:rsidR="00DE0FE5" w:rsidRDefault="00DE0FE5">
      <w:pPr>
        <w:pStyle w:val="CommentText"/>
      </w:pPr>
    </w:p>
    <w:p w14:paraId="5493507B" w14:textId="77777777" w:rsidR="00DE0FE5" w:rsidRDefault="00DE0FE5">
      <w:pPr>
        <w:pStyle w:val="CommentText"/>
      </w:pPr>
      <w:r>
        <w:t>AEP: does not like this, suggests using FMSY.</w:t>
      </w:r>
    </w:p>
  </w:comment>
  <w:comment w:id="158" w:author="Richard Methot" w:date="2015-10-29T13:49:00Z" w:initials="RM">
    <w:p w14:paraId="32836F4D" w14:textId="77777777" w:rsidR="00DE0FE5" w:rsidRDefault="00DE0FE5">
      <w:pPr>
        <w:pStyle w:val="CommentText"/>
      </w:pPr>
      <w:r>
        <w:rPr>
          <w:rStyle w:val="CommentReference"/>
        </w:rPr>
        <w:annotationRef/>
      </w:r>
      <w:r>
        <w:t>I am concerned about interaction between these rho levels and the realized sigmaR of the recruitment devs.  For a given input sigmaR, a large positive rho will create a time series of recdevs that appears to have a larger sigmaR until the estimation model figures out that rho is positive.  But the EM is using a fixed value of sigmaR that is wrong until it can figure out the right rho.  In our of my correspondences with Elizabeth, we seemed to find that the improvement in logL from the EM estimating the large rho was quite small; e.g. the EM can do quite well in matching the data without first finding the large rho value.  I think we should look at the delta logL between the EM scenarios.</w:t>
      </w:r>
    </w:p>
  </w:comment>
  <w:comment w:id="159" w:author="liz.brooks" w:date="2015-10-27T10:51:00Z" w:initials="LB">
    <w:p w14:paraId="7751B709" w14:textId="77777777" w:rsidR="00DE0FE5" w:rsidRDefault="00DE0FE5">
      <w:pPr>
        <w:pStyle w:val="CommentText"/>
      </w:pPr>
      <w:r>
        <w:rPr>
          <w:rStyle w:val="CommentReference"/>
        </w:rPr>
        <w:annotationRef/>
      </w:r>
      <w:r>
        <w:t xml:space="preserve">Does it estimate a deviation in year 1?  </w:t>
      </w:r>
    </w:p>
  </w:comment>
  <w:comment w:id="162" w:author="liz.brooks" w:date="2015-10-27T10:51:00Z" w:initials="LB">
    <w:p w14:paraId="14E7BAD9" w14:textId="77777777" w:rsidR="00DE0FE5" w:rsidRDefault="00DE0FE5">
      <w:pPr>
        <w:pStyle w:val="CommentText"/>
      </w:pPr>
      <w:r>
        <w:rPr>
          <w:rStyle w:val="CommentReference"/>
        </w:rPr>
        <w:annotationRef/>
      </w:r>
      <w:r>
        <w:t xml:space="preserve">Is this gamma term re-estimated for the case where you estimate </w:t>
      </w:r>
      <w:r>
        <w:rPr>
          <w:rFonts w:ascii="Times New Roman" w:hAnsi="Times New Roman" w:cs="Times New Roman"/>
          <w:sz w:val="24"/>
          <w:szCs w:val="24"/>
        </w:rPr>
        <w:t>ρ outside of SS and then fix ρ at that value and re-run SS?</w:t>
      </w:r>
    </w:p>
  </w:comment>
  <w:comment w:id="167" w:author="liz.brooks" w:date="2015-10-27T10:51:00Z" w:initials="LB">
    <w:p w14:paraId="18F7E3F0" w14:textId="77777777" w:rsidR="00DE0FE5" w:rsidRDefault="00DE0FE5">
      <w:pPr>
        <w:pStyle w:val="CommentText"/>
      </w:pPr>
      <w:r>
        <w:rPr>
          <w:rStyle w:val="CommentReference"/>
        </w:rPr>
        <w:annotationRef/>
      </w:r>
      <w:r>
        <w:t>Did you notice if anything else changed between the first and second run of SS?</w:t>
      </w:r>
    </w:p>
  </w:comment>
  <w:comment w:id="169" w:author="Timothy" w:date="2015-11-15T18:37:00Z" w:initials="TJ">
    <w:p w14:paraId="78F01E23" w14:textId="77777777" w:rsidR="00DE0FE5" w:rsidRDefault="00DE0FE5">
      <w:pPr>
        <w:pStyle w:val="CommentText"/>
      </w:pPr>
      <w:r>
        <w:rPr>
          <w:rStyle w:val="CommentReference"/>
        </w:rPr>
        <w:annotationRef/>
      </w:r>
      <w:r>
        <w:t>Is this true, if so then what is the variable recruitment setting for in the SS files?</w:t>
      </w:r>
    </w:p>
  </w:comment>
  <w:comment w:id="216" w:author="Richard Methot" w:date="2015-10-29T14:04:00Z" w:initials="RM">
    <w:p w14:paraId="2AEA1009" w14:textId="77777777" w:rsidR="00DE0FE5" w:rsidRDefault="00DE0FE5">
      <w:pPr>
        <w:pStyle w:val="CommentText"/>
      </w:pPr>
      <w:r>
        <w:rPr>
          <w:rStyle w:val="CommentReference"/>
        </w:rPr>
        <w:annotationRef/>
      </w:r>
      <w:r>
        <w:t>Whoa!  We demonstrate that it does not work internally, so we also are doing it by analyzing model output!</w:t>
      </w:r>
    </w:p>
  </w:comment>
  <w:comment w:id="217" w:author="Punt, Andre (O&amp;A, Hobart)" w:date="2015-10-27T10:31:00Z" w:initials="PA(H">
    <w:p w14:paraId="7075FEFC" w14:textId="77777777" w:rsidR="00DE0FE5" w:rsidRDefault="00DE0FE5">
      <w:pPr>
        <w:pStyle w:val="CommentText"/>
      </w:pPr>
      <w:r>
        <w:rPr>
          <w:rStyle w:val="CommentReference"/>
        </w:rPr>
        <w:annotationRef/>
      </w:r>
      <w:r>
        <w:t>Not true except when calculating TMIN</w:t>
      </w:r>
    </w:p>
  </w:comment>
  <w:comment w:id="235" w:author="Thorson, James" w:date="2016-01-19T11:05:00Z" w:initials="TJ">
    <w:p w14:paraId="4E9FE06E" w14:textId="4E913394" w:rsidR="00DE0FE5" w:rsidRDefault="00DE0FE5">
      <w:pPr>
        <w:pStyle w:val="CommentText"/>
      </w:pPr>
      <w:r>
        <w:rPr>
          <w:rStyle w:val="CommentReference"/>
        </w:rPr>
        <w:annotationRef/>
      </w:r>
      <w:r>
        <w:t>Replace with version that removes the middle row.  Also please add text to the top-left of each panel listing the number that are converged (so we can see convergence issues)</w:t>
      </w:r>
    </w:p>
  </w:comment>
  <w:comment w:id="242" w:author="Thorson, James" w:date="2016-01-19T15:16:00Z" w:initials="TJ">
    <w:p w14:paraId="4815302B" w14:textId="3F298E83" w:rsidR="00DE0FE5" w:rsidRDefault="00DE0FE5">
      <w:pPr>
        <w:pStyle w:val="CommentText"/>
      </w:pPr>
      <w:r>
        <w:rPr>
          <w:rStyle w:val="CommentReference"/>
        </w:rPr>
        <w:annotationRef/>
      </w:r>
      <w:r>
        <w:t>Please add relative error to the top-left of each panel.  I recommend adding two numbers, representing Average Absolute Relative Error for the fishing period (years 26-80) and forecast interval (81-100) as a number with few significant figures (say 3) as two rows in the top left of e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4E47F4" w15:done="0"/>
  <w15:commentEx w15:paraId="1E182FA1" w15:done="0"/>
  <w15:commentEx w15:paraId="106810D2" w15:done="0"/>
  <w15:commentEx w15:paraId="2F6F909E" w15:done="0"/>
  <w15:commentEx w15:paraId="660BBCDC" w15:done="0"/>
  <w15:commentEx w15:paraId="6B593E5A" w15:done="0"/>
  <w15:commentEx w15:paraId="5493507B" w15:done="0"/>
  <w15:commentEx w15:paraId="32836F4D" w15:done="0"/>
  <w15:commentEx w15:paraId="7751B709" w15:done="0"/>
  <w15:commentEx w15:paraId="14E7BAD9" w15:done="0"/>
  <w15:commentEx w15:paraId="18F7E3F0" w15:done="0"/>
  <w15:commentEx w15:paraId="78F01E23" w15:done="0"/>
  <w15:commentEx w15:paraId="2AEA1009" w15:done="0"/>
  <w15:commentEx w15:paraId="7075FEFC" w15:done="0"/>
  <w15:commentEx w15:paraId="4E9FE06E" w15:done="0"/>
  <w15:commentEx w15:paraId="481530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3"/>
  </w:num>
  <w:num w:numId="12">
    <w:abstractNumId w:val="1"/>
  </w:num>
  <w:num w:numId="13">
    <w:abstractNumId w:val="3"/>
  </w:num>
  <w:num w:numId="14">
    <w:abstractNumId w:val="11"/>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revisionView w:markup="0"/>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768C7"/>
    <w:rsid w:val="00086952"/>
    <w:rsid w:val="000B5768"/>
    <w:rsid w:val="000C1FF4"/>
    <w:rsid w:val="000E37AD"/>
    <w:rsid w:val="000F06F6"/>
    <w:rsid w:val="000F5C4C"/>
    <w:rsid w:val="00101CD3"/>
    <w:rsid w:val="00106F51"/>
    <w:rsid w:val="001166E7"/>
    <w:rsid w:val="00125B1C"/>
    <w:rsid w:val="00146A09"/>
    <w:rsid w:val="001661A9"/>
    <w:rsid w:val="001673C4"/>
    <w:rsid w:val="00183512"/>
    <w:rsid w:val="00192006"/>
    <w:rsid w:val="00194451"/>
    <w:rsid w:val="001A34B0"/>
    <w:rsid w:val="001B4319"/>
    <w:rsid w:val="001D033F"/>
    <w:rsid w:val="001D612C"/>
    <w:rsid w:val="001E02C2"/>
    <w:rsid w:val="001E2F38"/>
    <w:rsid w:val="001F0AA2"/>
    <w:rsid w:val="001F0C37"/>
    <w:rsid w:val="0022751D"/>
    <w:rsid w:val="00246F37"/>
    <w:rsid w:val="002550D5"/>
    <w:rsid w:val="00255D46"/>
    <w:rsid w:val="002932D1"/>
    <w:rsid w:val="002C7A39"/>
    <w:rsid w:val="002F599C"/>
    <w:rsid w:val="00326CFC"/>
    <w:rsid w:val="00332BCD"/>
    <w:rsid w:val="00336ADE"/>
    <w:rsid w:val="0034184D"/>
    <w:rsid w:val="003553C8"/>
    <w:rsid w:val="00355591"/>
    <w:rsid w:val="00381494"/>
    <w:rsid w:val="00384B61"/>
    <w:rsid w:val="0038594E"/>
    <w:rsid w:val="003D1F60"/>
    <w:rsid w:val="003E4FEE"/>
    <w:rsid w:val="003E5E39"/>
    <w:rsid w:val="004106F4"/>
    <w:rsid w:val="00411FC5"/>
    <w:rsid w:val="00416F88"/>
    <w:rsid w:val="00417EFF"/>
    <w:rsid w:val="0044080A"/>
    <w:rsid w:val="00450CE8"/>
    <w:rsid w:val="00465884"/>
    <w:rsid w:val="00480A58"/>
    <w:rsid w:val="0048199B"/>
    <w:rsid w:val="00481A8F"/>
    <w:rsid w:val="004857E9"/>
    <w:rsid w:val="004A11A2"/>
    <w:rsid w:val="004A75D4"/>
    <w:rsid w:val="004D76D9"/>
    <w:rsid w:val="00526550"/>
    <w:rsid w:val="00540468"/>
    <w:rsid w:val="00545977"/>
    <w:rsid w:val="00557064"/>
    <w:rsid w:val="0055732A"/>
    <w:rsid w:val="00571575"/>
    <w:rsid w:val="005821DB"/>
    <w:rsid w:val="00582878"/>
    <w:rsid w:val="005A2C1D"/>
    <w:rsid w:val="005B33B3"/>
    <w:rsid w:val="005C2EF4"/>
    <w:rsid w:val="006040BD"/>
    <w:rsid w:val="00611E20"/>
    <w:rsid w:val="00614F5A"/>
    <w:rsid w:val="00615633"/>
    <w:rsid w:val="00651457"/>
    <w:rsid w:val="00666EB1"/>
    <w:rsid w:val="00693B40"/>
    <w:rsid w:val="00696A84"/>
    <w:rsid w:val="00696C50"/>
    <w:rsid w:val="006B30B7"/>
    <w:rsid w:val="006D6006"/>
    <w:rsid w:val="006E3040"/>
    <w:rsid w:val="00734EA5"/>
    <w:rsid w:val="00736F09"/>
    <w:rsid w:val="00771F44"/>
    <w:rsid w:val="00772D50"/>
    <w:rsid w:val="007824E6"/>
    <w:rsid w:val="007C0CBC"/>
    <w:rsid w:val="007D7A8C"/>
    <w:rsid w:val="007E6407"/>
    <w:rsid w:val="007F45C6"/>
    <w:rsid w:val="00800522"/>
    <w:rsid w:val="008006CF"/>
    <w:rsid w:val="0080466A"/>
    <w:rsid w:val="00807D16"/>
    <w:rsid w:val="00822359"/>
    <w:rsid w:val="0085142C"/>
    <w:rsid w:val="008713D0"/>
    <w:rsid w:val="008B5575"/>
    <w:rsid w:val="008C5188"/>
    <w:rsid w:val="00901C51"/>
    <w:rsid w:val="009356D0"/>
    <w:rsid w:val="00957CB4"/>
    <w:rsid w:val="009646EA"/>
    <w:rsid w:val="0099607C"/>
    <w:rsid w:val="009B4D0B"/>
    <w:rsid w:val="009D3FA3"/>
    <w:rsid w:val="009E1607"/>
    <w:rsid w:val="00A07E1A"/>
    <w:rsid w:val="00A3102B"/>
    <w:rsid w:val="00A37ED7"/>
    <w:rsid w:val="00A53193"/>
    <w:rsid w:val="00A83612"/>
    <w:rsid w:val="00A94E4B"/>
    <w:rsid w:val="00AB2AD4"/>
    <w:rsid w:val="00AB5AA4"/>
    <w:rsid w:val="00AD0F5D"/>
    <w:rsid w:val="00AD36F0"/>
    <w:rsid w:val="00AE0956"/>
    <w:rsid w:val="00AE2AA5"/>
    <w:rsid w:val="00AF1AF7"/>
    <w:rsid w:val="00B05062"/>
    <w:rsid w:val="00B11FA0"/>
    <w:rsid w:val="00B501FE"/>
    <w:rsid w:val="00B51642"/>
    <w:rsid w:val="00B85A4E"/>
    <w:rsid w:val="00B9472B"/>
    <w:rsid w:val="00BA78F9"/>
    <w:rsid w:val="00BC69D5"/>
    <w:rsid w:val="00BE522E"/>
    <w:rsid w:val="00CA06E9"/>
    <w:rsid w:val="00CC228B"/>
    <w:rsid w:val="00CD1AD2"/>
    <w:rsid w:val="00CD4651"/>
    <w:rsid w:val="00CE7D31"/>
    <w:rsid w:val="00CF54B6"/>
    <w:rsid w:val="00D15787"/>
    <w:rsid w:val="00D27C14"/>
    <w:rsid w:val="00D33949"/>
    <w:rsid w:val="00D33D7C"/>
    <w:rsid w:val="00D55633"/>
    <w:rsid w:val="00D57174"/>
    <w:rsid w:val="00DB3ADA"/>
    <w:rsid w:val="00DB3E19"/>
    <w:rsid w:val="00DB6C7F"/>
    <w:rsid w:val="00DC2E60"/>
    <w:rsid w:val="00DD20F2"/>
    <w:rsid w:val="00DD373E"/>
    <w:rsid w:val="00DD37FD"/>
    <w:rsid w:val="00DD3BD5"/>
    <w:rsid w:val="00DE060E"/>
    <w:rsid w:val="00DE0FE5"/>
    <w:rsid w:val="00E30E2F"/>
    <w:rsid w:val="00E350F2"/>
    <w:rsid w:val="00EA7372"/>
    <w:rsid w:val="00EC1E2B"/>
    <w:rsid w:val="00EC5814"/>
    <w:rsid w:val="00ED6902"/>
    <w:rsid w:val="00EE5C1E"/>
    <w:rsid w:val="00EE6F46"/>
    <w:rsid w:val="00F10192"/>
    <w:rsid w:val="00F14638"/>
    <w:rsid w:val="00F61D86"/>
    <w:rsid w:val="00F6286E"/>
    <w:rsid w:val="00F6419B"/>
    <w:rsid w:val="00F76DC0"/>
    <w:rsid w:val="00F77E78"/>
    <w:rsid w:val="00F80C10"/>
    <w:rsid w:val="00FA358C"/>
    <w:rsid w:val="00FB060C"/>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D21653F8-03E7-47BF-8CFD-9687B26F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BC0A1-87A5-40A1-85EC-542CD54F4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5</Pages>
  <Words>9606</Words>
  <Characters>5475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7</cp:revision>
  <dcterms:created xsi:type="dcterms:W3CDTF">2016-01-19T13:26:00Z</dcterms:created>
  <dcterms:modified xsi:type="dcterms:W3CDTF">2016-01-1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YeL7rU9"/&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